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762260" w14:textId="6B6DCED1" w:rsidR="00BE0AE4" w:rsidRDefault="00563EDF" w:rsidP="00561877">
      <w:pPr>
        <w:pStyle w:val="Heading1"/>
      </w:pPr>
      <w:r w:rsidRPr="00563EDF">
        <w:t xml:space="preserve">Understanding the biomechanical </w:t>
      </w:r>
      <w:r w:rsidR="00B12F96">
        <w:t>‘</w:t>
      </w:r>
      <w:r w:rsidRPr="00563EDF">
        <w:t>spread</w:t>
      </w:r>
      <w:r w:rsidR="00B12F96">
        <w:t>’</w:t>
      </w:r>
      <w:r w:rsidR="007B111E" w:rsidRPr="00563EDF">
        <w:t xml:space="preserve"> </w:t>
      </w:r>
      <w:r w:rsidRPr="00563EDF">
        <w:t>of joint pain</w:t>
      </w:r>
      <w:r>
        <w:t xml:space="preserve"> –</w:t>
      </w:r>
      <w:r w:rsidRPr="00563EDF">
        <w:t xml:space="preserve"> knee pain predicts subsequent shoulder pain</w:t>
      </w:r>
      <w:r w:rsidR="005475EB">
        <w:t xml:space="preserve">, </w:t>
      </w:r>
      <w:r w:rsidR="00561877">
        <w:t xml:space="preserve">and </w:t>
      </w:r>
      <w:r w:rsidR="005475EB">
        <w:t xml:space="preserve">the association is mediated by leg weakness: </w:t>
      </w:r>
      <w:r w:rsidR="00B6709D">
        <w:rPr>
          <w:lang w:val="en-AU"/>
        </w:rPr>
        <w:t xml:space="preserve">longitudinal observational </w:t>
      </w:r>
      <w:r w:rsidR="005475EB" w:rsidRPr="005475EB">
        <w:t>data from the Osteoarthritis Initiative</w:t>
      </w:r>
    </w:p>
    <w:p w14:paraId="7F3F0A1D" w14:textId="77777777" w:rsidR="00B80BD6" w:rsidRDefault="00B80BD6" w:rsidP="005475EB">
      <w:pPr>
        <w:rPr>
          <w:vertAlign w:val="superscript"/>
          <w:lang w:eastAsia="x-none"/>
        </w:rPr>
      </w:pPr>
    </w:p>
    <w:p w14:paraId="2DB578C2" w14:textId="0C0D7500" w:rsidR="00563EDF" w:rsidRDefault="00A21F65" w:rsidP="005475EB">
      <w:pPr>
        <w:rPr>
          <w:lang w:eastAsia="x-none"/>
        </w:rPr>
      </w:pPr>
      <w:r w:rsidRPr="005475EB">
        <w:rPr>
          <w:vertAlign w:val="superscript"/>
          <w:lang w:eastAsia="x-none"/>
        </w:rPr>
        <w:t>1</w:t>
      </w:r>
      <w:r>
        <w:rPr>
          <w:vertAlign w:val="superscript"/>
          <w:lang w:eastAsia="x-none"/>
        </w:rPr>
        <w:t>,</w:t>
      </w:r>
      <w:r w:rsidRPr="005475EB">
        <w:rPr>
          <w:vertAlign w:val="superscript"/>
          <w:lang w:eastAsia="x-none"/>
        </w:rPr>
        <w:t>2</w:t>
      </w:r>
      <w:r w:rsidR="00AD5837" w:rsidRPr="005475EB">
        <w:rPr>
          <w:lang w:eastAsia="x-none"/>
        </w:rPr>
        <w:t>Laura L Laslett</w:t>
      </w:r>
      <w:r w:rsidR="00AD5837">
        <w:rPr>
          <w:lang w:eastAsia="x-none"/>
        </w:rPr>
        <w:t xml:space="preserve">, </w:t>
      </w:r>
      <w:r>
        <w:rPr>
          <w:vertAlign w:val="superscript"/>
          <w:lang w:eastAsia="x-none"/>
        </w:rPr>
        <w:t>1</w:t>
      </w:r>
      <w:r w:rsidR="00AD5837">
        <w:rPr>
          <w:lang w:eastAsia="x-none"/>
        </w:rPr>
        <w:t xml:space="preserve">Petr </w:t>
      </w:r>
      <w:proofErr w:type="spellStart"/>
      <w:r w:rsidR="00AD5837">
        <w:rPr>
          <w:lang w:eastAsia="x-none"/>
        </w:rPr>
        <w:t>Otahal</w:t>
      </w:r>
      <w:proofErr w:type="spellEnd"/>
      <w:r w:rsidR="00AD5837">
        <w:rPr>
          <w:lang w:eastAsia="x-none"/>
        </w:rPr>
        <w:t xml:space="preserve">, </w:t>
      </w:r>
      <w:r>
        <w:rPr>
          <w:vertAlign w:val="superscript"/>
          <w:lang w:eastAsia="x-none"/>
        </w:rPr>
        <w:t>2</w:t>
      </w:r>
      <w:r w:rsidR="00AD5837">
        <w:rPr>
          <w:lang w:eastAsia="x-none"/>
        </w:rPr>
        <w:t xml:space="preserve">Elizabeth MA Hensor, </w:t>
      </w:r>
      <w:r w:rsidRPr="005475EB">
        <w:rPr>
          <w:vertAlign w:val="superscript"/>
          <w:lang w:eastAsia="x-none"/>
        </w:rPr>
        <w:t>2</w:t>
      </w:r>
      <w:r w:rsidR="00AD5837">
        <w:rPr>
          <w:lang w:eastAsia="x-none"/>
        </w:rPr>
        <w:t>Sarah R Kingsbury,</w:t>
      </w:r>
      <w:r w:rsidRPr="00A21F65">
        <w:rPr>
          <w:vertAlign w:val="superscript"/>
          <w:lang w:eastAsia="x-none"/>
        </w:rPr>
        <w:t xml:space="preserve"> </w:t>
      </w:r>
      <w:r w:rsidRPr="005475EB">
        <w:rPr>
          <w:vertAlign w:val="superscript"/>
          <w:lang w:eastAsia="x-none"/>
        </w:rPr>
        <w:t>2</w:t>
      </w:r>
      <w:r w:rsidR="00AD5837">
        <w:rPr>
          <w:lang w:eastAsia="x-none"/>
        </w:rPr>
        <w:t>Philip G Conaghan</w:t>
      </w:r>
    </w:p>
    <w:p w14:paraId="7C2AAE9B" w14:textId="77777777" w:rsidR="00A21F65" w:rsidRDefault="00A21F65" w:rsidP="005475EB">
      <w:pPr>
        <w:rPr>
          <w:lang w:eastAsia="x-none"/>
        </w:rPr>
      </w:pPr>
    </w:p>
    <w:p w14:paraId="5E57DF13" w14:textId="77777777" w:rsidR="00A21F65" w:rsidRPr="00E22D64" w:rsidRDefault="00A21F65" w:rsidP="00A21F65">
      <w:pPr>
        <w:pStyle w:val="Heading2"/>
        <w:rPr>
          <w:lang w:val="en-AU"/>
        </w:rPr>
      </w:pPr>
      <w:r>
        <w:t>Abstract</w:t>
      </w:r>
      <w:r>
        <w:rPr>
          <w:lang w:val="en-AU"/>
        </w:rPr>
        <w:t xml:space="preserve"> </w:t>
      </w:r>
    </w:p>
    <w:p w14:paraId="6C15D535" w14:textId="77777777" w:rsidR="00A21F65" w:rsidRPr="000C103A" w:rsidRDefault="00A21F65" w:rsidP="00A21F65">
      <w:pPr>
        <w:pStyle w:val="ManuscriptSS"/>
        <w:spacing w:line="480" w:lineRule="auto"/>
      </w:pPr>
      <w:r>
        <w:rPr>
          <w:b/>
        </w:rPr>
        <w:t xml:space="preserve">Objective:  </w:t>
      </w:r>
      <w:r>
        <w:t xml:space="preserve">To assess whether the ‘spread’ of joint pain is related to pain-associated </w:t>
      </w:r>
      <w:proofErr w:type="gramStart"/>
      <w:r>
        <w:t>muscle</w:t>
      </w:r>
      <w:proofErr w:type="gramEnd"/>
      <w:r>
        <w:t xml:space="preserve"> loss in one joint leading to increased loading and subsequent pain in other joints.  </w:t>
      </w:r>
    </w:p>
    <w:p w14:paraId="1CA15562" w14:textId="77777777" w:rsidR="00A21F65" w:rsidRPr="000C103A" w:rsidRDefault="00A21F65" w:rsidP="00A21F65">
      <w:pPr>
        <w:pStyle w:val="ManuscriptSS"/>
        <w:spacing w:line="480" w:lineRule="auto"/>
      </w:pPr>
      <w:r w:rsidRPr="00707F03">
        <w:rPr>
          <w:b/>
        </w:rPr>
        <w:t>Methods</w:t>
      </w:r>
      <w:r w:rsidRPr="000C103A">
        <w:t>: Associations between persistent knee pain (pain in one or two knees over years 0-3 v</w:t>
      </w:r>
      <w:r>
        <w:t>ersu</w:t>
      </w:r>
      <w:r w:rsidRPr="000C103A">
        <w:t>s no persistent pain) and incident shoulder pain</w:t>
      </w:r>
      <w:r>
        <w:t xml:space="preserve"> at year 4</w:t>
      </w:r>
      <w:r w:rsidRPr="000C103A">
        <w:t xml:space="preserve"> were</w:t>
      </w:r>
      <w:r>
        <w:t xml:space="preserve"> examined</w:t>
      </w:r>
      <w:r w:rsidRPr="000C103A">
        <w:t xml:space="preserve"> in participants from</w:t>
      </w:r>
      <w:r>
        <w:t xml:space="preserve"> the</w:t>
      </w:r>
      <w:r w:rsidRPr="000C103A">
        <w:t xml:space="preserve"> </w:t>
      </w:r>
      <w:r>
        <w:t xml:space="preserve">longitudinal </w:t>
      </w:r>
      <w:r w:rsidRPr="000C103A">
        <w:t>NIH Osteoarthritis Initiative (</w:t>
      </w:r>
      <w:proofErr w:type="spellStart"/>
      <w:r w:rsidRPr="000C103A">
        <w:t>OAI</w:t>
      </w:r>
      <w:proofErr w:type="spellEnd"/>
      <w:r w:rsidRPr="000C103A">
        <w:t>)</w:t>
      </w:r>
      <w:r>
        <w:t xml:space="preserve">. Associations were </w:t>
      </w:r>
      <w:r w:rsidRPr="000C103A">
        <w:t>assessed using log multinomial modelling, adjusted for age, sex, BMI, depression score, other lower limb pain and baseline leg weakness (difficulty standing from a sitting position).</w:t>
      </w:r>
    </w:p>
    <w:p w14:paraId="74553F47" w14:textId="540E6A8F" w:rsidR="00A21F65" w:rsidRPr="000C103A" w:rsidRDefault="00A21F65" w:rsidP="00A21F65">
      <w:pPr>
        <w:pStyle w:val="ManuscriptDS"/>
      </w:pPr>
      <w:r w:rsidRPr="00707F03">
        <w:rPr>
          <w:b/>
        </w:rPr>
        <w:t>Results</w:t>
      </w:r>
      <w:r w:rsidRPr="000C103A">
        <w:t xml:space="preserve">:  </w:t>
      </w:r>
      <w:r>
        <w:t>In older adults with clinically significant knee OA or at risk of knee OA (n=</w:t>
      </w:r>
      <w:r w:rsidRPr="00122934">
        <w:t>3486</w:t>
      </w:r>
      <w:r>
        <w:t>), the n</w:t>
      </w:r>
      <w:r w:rsidRPr="000C103A">
        <w:t xml:space="preserve">umber of painful joints increased yearly, </w:t>
      </w:r>
      <w:r>
        <w:t>from 2.1 joints</w:t>
      </w:r>
      <w:r w:rsidRPr="00F97D61">
        <w:t xml:space="preserve"> (95% CI 2.0, 2.2) </w:t>
      </w:r>
      <w:r>
        <w:t>at baseline increasing by</w:t>
      </w:r>
      <w:r w:rsidRPr="000C103A">
        <w:t xml:space="preserve"> 5.2% (95% CI 2.2%, 8.3%) at year 4.  </w:t>
      </w:r>
      <w:r>
        <w:t>S</w:t>
      </w:r>
      <w:r w:rsidRPr="000C103A">
        <w:t xml:space="preserve">houlders were </w:t>
      </w:r>
      <w:r>
        <w:t xml:space="preserve">the next </w:t>
      </w:r>
      <w:r w:rsidRPr="000C103A">
        <w:t xml:space="preserve">most commonly affected joint after knees (28.5%).  Persistent pain in 1 or 2 knees increased risk of bilateral shoulder pain at year 4 (1 knee RR 1.59 (95% CI 0.97, 2.61); 2 knees RR 2.02 (1.17, 3.49)) after adjustment for confounders.  Further adjustment for leg weakness attenuated effect sizes (1 knee RR 1.13 (95% CI 0.60, </w:t>
      </w:r>
      <w:r w:rsidRPr="000C103A">
        <w:lastRenderedPageBreak/>
        <w:t xml:space="preserve">2.11); 2 knees RR 1.44 (0.75, 2.77)), indicating mediation by </w:t>
      </w:r>
      <w:r>
        <w:t xml:space="preserve">functional </w:t>
      </w:r>
      <w:r w:rsidRPr="000C103A">
        <w:t>leg weakness</w:t>
      </w:r>
      <w:r>
        <w:t>.</w:t>
      </w:r>
    </w:p>
    <w:p w14:paraId="6C538AA3" w14:textId="054F737E" w:rsidR="00A21F65" w:rsidRDefault="00A21F65" w:rsidP="00A21F65">
      <w:pPr>
        <w:pStyle w:val="ManuscriptDS"/>
      </w:pPr>
      <w:r w:rsidRPr="00707F03">
        <w:rPr>
          <w:b/>
        </w:rPr>
        <w:t>Conclusions</w:t>
      </w:r>
      <w:r w:rsidRPr="000C103A">
        <w:t xml:space="preserve">: Spread of joint pain is not random.  </w:t>
      </w:r>
      <w:r>
        <w:t>P</w:t>
      </w:r>
      <w:r w:rsidRPr="000C103A">
        <w:t>ersistent</w:t>
      </w:r>
      <w:r>
        <w:t>ly</w:t>
      </w:r>
      <w:r w:rsidRPr="000C103A">
        <w:t xml:space="preserve"> </w:t>
      </w:r>
      <w:r>
        <w:t>painful knees predict new</w:t>
      </w:r>
      <w:r w:rsidRPr="000C103A">
        <w:t xml:space="preserve"> bilateral shoulder pain</w:t>
      </w:r>
      <w:r>
        <w:t xml:space="preserve">, which is </w:t>
      </w:r>
      <w:r w:rsidR="0055295D">
        <w:t xml:space="preserve">likely </w:t>
      </w:r>
      <w:r>
        <w:t xml:space="preserve">mediated by leg weakness; </w:t>
      </w:r>
      <w:r w:rsidRPr="000C103A">
        <w:t xml:space="preserve">suggesting </w:t>
      </w:r>
      <w:r>
        <w:t xml:space="preserve">that </w:t>
      </w:r>
      <w:r w:rsidRPr="000C103A">
        <w:t>biomechanical factors influence the spread of pain.</w:t>
      </w:r>
    </w:p>
    <w:p w14:paraId="3D5B4BBA" w14:textId="77777777" w:rsidR="00A21F65" w:rsidRDefault="00A21F65" w:rsidP="00A21F65">
      <w:pPr>
        <w:rPr>
          <w:lang w:eastAsia="x-none"/>
        </w:rPr>
      </w:pPr>
    </w:p>
    <w:p w14:paraId="2573F2C0" w14:textId="77777777" w:rsidR="00A21F65" w:rsidRDefault="00A21F65" w:rsidP="00A21F65">
      <w:pPr>
        <w:rPr>
          <w:lang w:eastAsia="x-none"/>
        </w:rPr>
      </w:pPr>
      <w:r w:rsidRPr="005475EB">
        <w:rPr>
          <w:lang w:eastAsia="x-none"/>
        </w:rPr>
        <w:t>Key words: Osteoarthritis;</w:t>
      </w:r>
      <w:r>
        <w:rPr>
          <w:lang w:eastAsia="x-none"/>
        </w:rPr>
        <w:t xml:space="preserve"> Pain, Shoulder Disorders, Knee, Biomechanics</w:t>
      </w:r>
    </w:p>
    <w:p w14:paraId="11550A33" w14:textId="77777777" w:rsidR="00A21F65" w:rsidRDefault="00A21F65" w:rsidP="00A21F65">
      <w:pPr>
        <w:rPr>
          <w:lang w:eastAsia="x-none"/>
        </w:rPr>
      </w:pPr>
    </w:p>
    <w:p w14:paraId="0674FBF4" w14:textId="77777777" w:rsidR="00A21F65" w:rsidRPr="005475EB" w:rsidRDefault="00A21F65" w:rsidP="00A21F65">
      <w:pPr>
        <w:pStyle w:val="ManuscriptDS"/>
        <w:spacing w:line="240" w:lineRule="auto"/>
        <w:rPr>
          <w:rFonts w:cs="Arial"/>
          <w:szCs w:val="24"/>
        </w:rPr>
      </w:pPr>
      <w:r w:rsidRPr="001A0FFE">
        <w:rPr>
          <w:rFonts w:cs="Arial"/>
          <w:szCs w:val="24"/>
          <w:vertAlign w:val="superscript"/>
        </w:rPr>
        <w:t>1</w:t>
      </w:r>
      <w:r w:rsidRPr="005475EB">
        <w:rPr>
          <w:color w:val="auto"/>
          <w:lang w:eastAsia="x-none"/>
        </w:rPr>
        <w:t xml:space="preserve"> </w:t>
      </w:r>
      <w:r w:rsidRPr="005475EB">
        <w:rPr>
          <w:rFonts w:cs="Arial"/>
          <w:szCs w:val="24"/>
        </w:rPr>
        <w:t xml:space="preserve">Menzies </w:t>
      </w:r>
      <w:r>
        <w:rPr>
          <w:rFonts w:cs="Arial"/>
          <w:szCs w:val="24"/>
        </w:rPr>
        <w:t>Institute for Medical</w:t>
      </w:r>
      <w:r w:rsidRPr="005475EB">
        <w:rPr>
          <w:rFonts w:cs="Arial"/>
          <w:szCs w:val="24"/>
        </w:rPr>
        <w:t xml:space="preserve"> Research, University of Tasmania, Hobart, Australia</w:t>
      </w:r>
    </w:p>
    <w:p w14:paraId="06C3ED51" w14:textId="50F286AC" w:rsidR="00A21F65" w:rsidRDefault="00A21F65" w:rsidP="00A21F65">
      <w:pPr>
        <w:rPr>
          <w:lang w:eastAsia="x-none"/>
        </w:rPr>
      </w:pPr>
      <w:proofErr w:type="gramStart"/>
      <w:r>
        <w:rPr>
          <w:rFonts w:cs="Arial"/>
          <w:szCs w:val="24"/>
          <w:vertAlign w:val="superscript"/>
        </w:rPr>
        <w:t>2</w:t>
      </w:r>
      <w:r w:rsidRPr="005475EB">
        <w:rPr>
          <w:rFonts w:cs="Arial"/>
          <w:szCs w:val="24"/>
        </w:rPr>
        <w:t xml:space="preserve"> </w:t>
      </w:r>
      <w:r>
        <w:rPr>
          <w:rFonts w:cs="Arial"/>
          <w:szCs w:val="24"/>
        </w:rPr>
        <w:t>Leeds Institute of Rheumatic and Musculoskeletal Medicine and NIHR Leeds Musculoskeletal Biomedical Research Unit</w:t>
      </w:r>
      <w:r w:rsidRPr="00DF7FDA">
        <w:rPr>
          <w:rFonts w:cs="Arial"/>
          <w:szCs w:val="24"/>
        </w:rPr>
        <w:t>, University of Leeds, Leeds, UK.</w:t>
      </w:r>
      <w:proofErr w:type="gramEnd"/>
    </w:p>
    <w:p w14:paraId="1E0E1FC2" w14:textId="2CC76274" w:rsidR="005475EB" w:rsidRDefault="005475EB" w:rsidP="005475EB">
      <w:pPr>
        <w:rPr>
          <w:lang w:eastAsia="x-none"/>
        </w:rPr>
      </w:pPr>
    </w:p>
    <w:p w14:paraId="7DE72124" w14:textId="77777777" w:rsidR="00A21F65" w:rsidRPr="00A61C9B" w:rsidRDefault="00A21F65" w:rsidP="00A21F65">
      <w:pPr>
        <w:pStyle w:val="ManuscriptSS"/>
      </w:pPr>
      <w:proofErr w:type="spellStart"/>
      <w:r w:rsidRPr="00A61C9B">
        <w:t>LLL</w:t>
      </w:r>
      <w:proofErr w:type="spellEnd"/>
      <w:r w:rsidRPr="00A61C9B">
        <w:t xml:space="preserve"> was funded by an OARSI Young Investigator Scholarship whilst at the University of Leeds.  She is also supp</w:t>
      </w:r>
      <w:r>
        <w:t xml:space="preserve">orted by an Arthritis Australia – Australian Rheumatology Association </w:t>
      </w:r>
      <w:proofErr w:type="spellStart"/>
      <w:r w:rsidRPr="00A61C9B">
        <w:t>Heald</w:t>
      </w:r>
      <w:proofErr w:type="spellEnd"/>
      <w:r w:rsidRPr="00A61C9B">
        <w:t xml:space="preserve"> Fellowship and a National Health and Medical Research Council Early Career Fellowship</w:t>
      </w:r>
      <w:r>
        <w:t xml:space="preserve"> (Clinical Research Fellowship) (GNT1070586)</w:t>
      </w:r>
      <w:r w:rsidRPr="00A61C9B">
        <w:t xml:space="preserve">. </w:t>
      </w:r>
    </w:p>
    <w:p w14:paraId="26EF559F" w14:textId="77777777" w:rsidR="00A21F65" w:rsidRDefault="00A21F65" w:rsidP="00A21F65">
      <w:pPr>
        <w:pStyle w:val="ManuscriptSS"/>
      </w:pPr>
      <w:proofErr w:type="spellStart"/>
      <w:r w:rsidRPr="00A61C9B">
        <w:t>SRK</w:t>
      </w:r>
      <w:proofErr w:type="spellEnd"/>
      <w:r w:rsidRPr="00A61C9B">
        <w:t xml:space="preserve">, </w:t>
      </w:r>
      <w:proofErr w:type="spellStart"/>
      <w:r w:rsidRPr="00A61C9B">
        <w:t>EMAH</w:t>
      </w:r>
      <w:proofErr w:type="spellEnd"/>
      <w:r w:rsidRPr="00A61C9B">
        <w:t xml:space="preserve"> and </w:t>
      </w:r>
      <w:proofErr w:type="spellStart"/>
      <w:r w:rsidRPr="00A61C9B">
        <w:t>PGC</w:t>
      </w:r>
      <w:proofErr w:type="spellEnd"/>
      <w:r w:rsidRPr="00A61C9B">
        <w:t xml:space="preserve"> are funded in part by the Arthritis Research UK Experimental Osteoarthritis Treatment Centre (Ref 20083) and the NIHR Leeds Musculoskeletal Biomedical Research Unit. </w:t>
      </w:r>
      <w:r w:rsidRPr="00C3186E">
        <w:t>This article/paper/report presents independent research funded by the NIHR. The views expressed are those of the authors and not necessarily those of the NHS, the NIHR or the Department of Health.</w:t>
      </w:r>
    </w:p>
    <w:p w14:paraId="46B46BD5" w14:textId="77777777" w:rsidR="00A21F65" w:rsidRPr="00A61C9B" w:rsidRDefault="00A21F65" w:rsidP="00A21F65">
      <w:pPr>
        <w:pStyle w:val="ManuscriptSS"/>
      </w:pPr>
      <w:r w:rsidRPr="00A61C9B">
        <w:t xml:space="preserve">The </w:t>
      </w:r>
      <w:proofErr w:type="spellStart"/>
      <w:r w:rsidRPr="00A61C9B">
        <w:t>OAI</w:t>
      </w:r>
      <w:proofErr w:type="spellEnd"/>
      <w:r w:rsidRPr="00A61C9B">
        <w:t xml:space="preserve"> is a public–private partnership comprised of five contracts (N01-AR-2-2258; N01-AR-2-2259; N01-AR-2-2260; N01-AR-2-2261; N01-AR-2-2262) funded by the National Institutes of Health, a branch of the Department of Health and Human Services, and conducted by the </w:t>
      </w:r>
      <w:proofErr w:type="spellStart"/>
      <w:r w:rsidRPr="00A61C9B">
        <w:t>OAI</w:t>
      </w:r>
      <w:proofErr w:type="spellEnd"/>
      <w:r w:rsidRPr="00A61C9B">
        <w:t xml:space="preserve"> Study Investigators. Private funding partners include Merck Research Laboratories; Novartis Pharmaceuticals Corporation, GlaxoSmithKline; and Pfizer, Inc. Private sector funding for the </w:t>
      </w:r>
      <w:proofErr w:type="spellStart"/>
      <w:r w:rsidRPr="00A61C9B">
        <w:t>OAI</w:t>
      </w:r>
      <w:proofErr w:type="spellEnd"/>
      <w:r w:rsidRPr="00A61C9B">
        <w:t xml:space="preserve"> is managed by the Foundation for the National Institutes of Health.</w:t>
      </w:r>
    </w:p>
    <w:p w14:paraId="6E07F425" w14:textId="307400E2" w:rsidR="00B80BD6" w:rsidRDefault="00B80BD6">
      <w:pPr>
        <w:spacing w:after="0" w:line="240" w:lineRule="auto"/>
        <w:rPr>
          <w:lang w:eastAsia="x-none"/>
        </w:rPr>
      </w:pPr>
      <w:r>
        <w:rPr>
          <w:lang w:eastAsia="x-none"/>
        </w:rPr>
        <w:br w:type="page"/>
      </w:r>
    </w:p>
    <w:p w14:paraId="6D52ABCD" w14:textId="77777777" w:rsidR="00A21F65" w:rsidRDefault="00A21F65" w:rsidP="005475EB">
      <w:pPr>
        <w:rPr>
          <w:lang w:eastAsia="x-none"/>
        </w:rPr>
      </w:pPr>
    </w:p>
    <w:p w14:paraId="1EE52880" w14:textId="256209FE" w:rsidR="005475EB" w:rsidRDefault="005475EB" w:rsidP="005475EB">
      <w:pPr>
        <w:rPr>
          <w:lang w:eastAsia="x-none"/>
        </w:rPr>
      </w:pPr>
      <w:r w:rsidRPr="005475EB">
        <w:rPr>
          <w:vertAlign w:val="superscript"/>
          <w:lang w:eastAsia="x-none"/>
        </w:rPr>
        <w:t xml:space="preserve">1 2 </w:t>
      </w:r>
      <w:r w:rsidRPr="005475EB">
        <w:rPr>
          <w:lang w:eastAsia="x-none"/>
        </w:rPr>
        <w:t>Laura L Laslett</w:t>
      </w:r>
      <w:r w:rsidR="006E28DD">
        <w:rPr>
          <w:lang w:eastAsia="x-none"/>
        </w:rPr>
        <w:t xml:space="preserve"> </w:t>
      </w:r>
      <w:proofErr w:type="spellStart"/>
      <w:r w:rsidR="006E28DD">
        <w:rPr>
          <w:lang w:eastAsia="x-none"/>
        </w:rPr>
        <w:t>GDPH</w:t>
      </w:r>
      <w:proofErr w:type="spellEnd"/>
      <w:r w:rsidR="006E28DD">
        <w:rPr>
          <w:lang w:eastAsia="x-none"/>
        </w:rPr>
        <w:t xml:space="preserve"> PhD</w:t>
      </w:r>
      <w:r w:rsidR="009C1F32">
        <w:rPr>
          <w:lang w:eastAsia="x-none"/>
        </w:rPr>
        <w:t xml:space="preserve">, </w:t>
      </w:r>
      <w:r w:rsidR="006E28DD">
        <w:rPr>
          <w:lang w:eastAsia="x-none"/>
        </w:rPr>
        <w:br/>
      </w:r>
      <w:r w:rsidRPr="005475EB">
        <w:rPr>
          <w:lang w:eastAsia="x-none"/>
        </w:rPr>
        <w:t>Po</w:t>
      </w:r>
      <w:r>
        <w:rPr>
          <w:lang w:eastAsia="x-none"/>
        </w:rPr>
        <w:t>stdoctoral Research Fellow, University of Tasmania</w:t>
      </w:r>
      <w:r w:rsidR="009C1F32">
        <w:rPr>
          <w:lang w:eastAsia="x-none"/>
        </w:rPr>
        <w:t>;</w:t>
      </w:r>
      <w:r>
        <w:rPr>
          <w:lang w:eastAsia="x-none"/>
        </w:rPr>
        <w:t xml:space="preserve"> and Visiting Scholar, </w:t>
      </w:r>
      <w:r w:rsidRPr="005475EB">
        <w:rPr>
          <w:lang w:eastAsia="x-none"/>
        </w:rPr>
        <w:t>University of Leeds</w:t>
      </w:r>
      <w:r w:rsidR="00B6709D">
        <w:rPr>
          <w:lang w:eastAsia="x-none"/>
        </w:rPr>
        <w:t xml:space="preserve"> </w:t>
      </w:r>
      <w:r w:rsidR="00B6709D">
        <w:rPr>
          <w:lang w:eastAsia="x-none"/>
        </w:rPr>
        <w:br/>
      </w:r>
      <w:hyperlink r:id="rId11" w:history="1">
        <w:r w:rsidR="00C51D8F" w:rsidRPr="00C51D8F">
          <w:rPr>
            <w:rStyle w:val="Hyperlink"/>
            <w:lang w:eastAsia="x-none"/>
          </w:rPr>
          <w:t>Laura.Laslett@utas.edu.au</w:t>
        </w:r>
      </w:hyperlink>
      <w:r w:rsidR="00B6709D">
        <w:rPr>
          <w:lang w:eastAsia="x-none"/>
        </w:rPr>
        <w:t xml:space="preserve"> </w:t>
      </w:r>
    </w:p>
    <w:p w14:paraId="584F73DD" w14:textId="208B4021" w:rsidR="00B129D9" w:rsidRDefault="00B129D9" w:rsidP="00B129D9">
      <w:pPr>
        <w:rPr>
          <w:lang w:eastAsia="x-none"/>
        </w:rPr>
      </w:pPr>
      <w:r w:rsidRPr="005475EB">
        <w:rPr>
          <w:vertAlign w:val="superscript"/>
          <w:lang w:eastAsia="x-none"/>
        </w:rPr>
        <w:t>1</w:t>
      </w:r>
      <w:r>
        <w:rPr>
          <w:lang w:eastAsia="x-none"/>
        </w:rPr>
        <w:t xml:space="preserve">Petr </w:t>
      </w:r>
      <w:proofErr w:type="spellStart"/>
      <w:r>
        <w:rPr>
          <w:lang w:eastAsia="x-none"/>
        </w:rPr>
        <w:t>Otahal</w:t>
      </w:r>
      <w:proofErr w:type="spellEnd"/>
      <w:r w:rsidR="006E28DD">
        <w:rPr>
          <w:lang w:eastAsia="x-none"/>
        </w:rPr>
        <w:t xml:space="preserve"> BSc </w:t>
      </w:r>
      <w:proofErr w:type="spellStart"/>
      <w:r w:rsidR="006E28DD">
        <w:rPr>
          <w:lang w:eastAsia="x-none"/>
        </w:rPr>
        <w:t>GDipSc</w:t>
      </w:r>
      <w:proofErr w:type="spellEnd"/>
      <w:r>
        <w:rPr>
          <w:lang w:eastAsia="x-none"/>
        </w:rPr>
        <w:t>, Statistician</w:t>
      </w:r>
      <w:r w:rsidR="00B6709D">
        <w:rPr>
          <w:lang w:eastAsia="x-none"/>
        </w:rPr>
        <w:br/>
      </w:r>
      <w:hyperlink r:id="rId12" w:history="1">
        <w:r w:rsidR="00B6709D" w:rsidRPr="008C7943">
          <w:rPr>
            <w:rStyle w:val="Hyperlink"/>
            <w:lang w:eastAsia="x-none"/>
          </w:rPr>
          <w:t>Petr.Otahal@utas.edu.au</w:t>
        </w:r>
      </w:hyperlink>
    </w:p>
    <w:p w14:paraId="7DA9A105" w14:textId="192808D5" w:rsidR="00B6709D" w:rsidRDefault="00B129D9" w:rsidP="00B129D9">
      <w:pPr>
        <w:rPr>
          <w:lang w:eastAsia="x-none"/>
        </w:rPr>
      </w:pPr>
      <w:r w:rsidRPr="005475EB">
        <w:rPr>
          <w:vertAlign w:val="superscript"/>
          <w:lang w:eastAsia="x-none"/>
        </w:rPr>
        <w:t>2</w:t>
      </w:r>
      <w:r w:rsidRPr="005475EB">
        <w:rPr>
          <w:lang w:eastAsia="x-none"/>
        </w:rPr>
        <w:t xml:space="preserve"> Elizabeth MA Hensor</w:t>
      </w:r>
      <w:r w:rsidR="006E28DD">
        <w:rPr>
          <w:lang w:eastAsia="x-none"/>
        </w:rPr>
        <w:t xml:space="preserve"> PhD</w:t>
      </w:r>
      <w:r w:rsidRPr="005475EB">
        <w:rPr>
          <w:lang w:eastAsia="x-none"/>
        </w:rPr>
        <w:t>,</w:t>
      </w:r>
      <w:r>
        <w:rPr>
          <w:vertAlign w:val="superscript"/>
          <w:lang w:eastAsia="x-none"/>
        </w:rPr>
        <w:t xml:space="preserve"> </w:t>
      </w:r>
      <w:r w:rsidR="00381D5A">
        <w:rPr>
          <w:lang w:eastAsia="x-none"/>
        </w:rPr>
        <w:t>Biostatistician</w:t>
      </w:r>
      <w:r w:rsidR="00B6709D">
        <w:rPr>
          <w:lang w:eastAsia="x-none"/>
        </w:rPr>
        <w:br/>
      </w:r>
      <w:hyperlink r:id="rId13" w:history="1">
        <w:r w:rsidR="00C51D8F" w:rsidRPr="00064723">
          <w:rPr>
            <w:rStyle w:val="Hyperlink"/>
            <w:lang w:eastAsia="x-none"/>
          </w:rPr>
          <w:t>E.M.A.Hensor@leeds.ac.uk</w:t>
        </w:r>
      </w:hyperlink>
      <w:r w:rsidR="00C51D8F">
        <w:rPr>
          <w:lang w:eastAsia="x-none"/>
        </w:rPr>
        <w:t xml:space="preserve"> </w:t>
      </w:r>
    </w:p>
    <w:p w14:paraId="1D40EDBC" w14:textId="2FE79ADD" w:rsidR="005475EB" w:rsidRPr="005475EB" w:rsidRDefault="005475EB" w:rsidP="005475EB">
      <w:pPr>
        <w:rPr>
          <w:lang w:eastAsia="x-none"/>
        </w:rPr>
      </w:pPr>
      <w:r w:rsidRPr="005475EB">
        <w:rPr>
          <w:vertAlign w:val="superscript"/>
          <w:lang w:eastAsia="x-none"/>
        </w:rPr>
        <w:t xml:space="preserve">2 </w:t>
      </w:r>
      <w:r w:rsidRPr="005475EB">
        <w:rPr>
          <w:lang w:eastAsia="x-none"/>
        </w:rPr>
        <w:t>Sarah R Kingsbury</w:t>
      </w:r>
      <w:r w:rsidR="006E28DD">
        <w:rPr>
          <w:lang w:eastAsia="x-none"/>
        </w:rPr>
        <w:t xml:space="preserve"> PhD</w:t>
      </w:r>
      <w:r w:rsidRPr="005475EB">
        <w:rPr>
          <w:lang w:eastAsia="x-none"/>
        </w:rPr>
        <w:t>, Postdoctoral Research Fellow</w:t>
      </w:r>
      <w:r w:rsidR="00B6709D" w:rsidRPr="00B6709D">
        <w:rPr>
          <w:lang w:eastAsia="x-none"/>
        </w:rPr>
        <w:t xml:space="preserve"> </w:t>
      </w:r>
      <w:r w:rsidR="00B6709D">
        <w:rPr>
          <w:lang w:eastAsia="x-none"/>
        </w:rPr>
        <w:br/>
      </w:r>
      <w:hyperlink r:id="rId14" w:history="1">
        <w:r w:rsidR="00B6709D" w:rsidRPr="008C7943">
          <w:rPr>
            <w:rStyle w:val="Hyperlink"/>
            <w:lang w:eastAsia="x-none"/>
          </w:rPr>
          <w:t>S.R.Kingsbury@leeds.ac.uk</w:t>
        </w:r>
      </w:hyperlink>
      <w:r w:rsidR="00B6709D">
        <w:rPr>
          <w:lang w:eastAsia="x-none"/>
        </w:rPr>
        <w:t xml:space="preserve"> </w:t>
      </w:r>
    </w:p>
    <w:p w14:paraId="5EECF852" w14:textId="632CCEB3" w:rsidR="005475EB" w:rsidRDefault="005475EB" w:rsidP="009F0CD8">
      <w:pPr>
        <w:rPr>
          <w:lang w:eastAsia="x-none"/>
        </w:rPr>
      </w:pPr>
      <w:r w:rsidRPr="005475EB">
        <w:rPr>
          <w:vertAlign w:val="superscript"/>
          <w:lang w:eastAsia="x-none"/>
        </w:rPr>
        <w:t>1</w:t>
      </w:r>
      <w:r w:rsidRPr="005475EB">
        <w:rPr>
          <w:lang w:eastAsia="x-none"/>
        </w:rPr>
        <w:t>Philip G Conaghan</w:t>
      </w:r>
      <w:r w:rsidR="006E28DD">
        <w:rPr>
          <w:lang w:eastAsia="x-none"/>
        </w:rPr>
        <w:t xml:space="preserve"> </w:t>
      </w:r>
      <w:proofErr w:type="spellStart"/>
      <w:r w:rsidR="006E28DD">
        <w:rPr>
          <w:lang w:eastAsia="x-none"/>
        </w:rPr>
        <w:t>FRACP</w:t>
      </w:r>
      <w:proofErr w:type="spellEnd"/>
      <w:r w:rsidR="006E28DD">
        <w:rPr>
          <w:lang w:eastAsia="x-none"/>
        </w:rPr>
        <w:t xml:space="preserve"> </w:t>
      </w:r>
      <w:proofErr w:type="spellStart"/>
      <w:r w:rsidR="006E28DD">
        <w:rPr>
          <w:lang w:eastAsia="x-none"/>
        </w:rPr>
        <w:t>FRCP</w:t>
      </w:r>
      <w:proofErr w:type="spellEnd"/>
      <w:r w:rsidR="006E28DD">
        <w:rPr>
          <w:lang w:eastAsia="x-none"/>
        </w:rPr>
        <w:t xml:space="preserve"> PhD</w:t>
      </w:r>
      <w:r>
        <w:rPr>
          <w:lang w:eastAsia="x-none"/>
        </w:rPr>
        <w:t xml:space="preserve">, Professor of </w:t>
      </w:r>
      <w:r w:rsidR="009F0CD8">
        <w:rPr>
          <w:lang w:eastAsia="x-none"/>
        </w:rPr>
        <w:t>Musculoskeletal Medicine</w:t>
      </w:r>
      <w:r w:rsidR="00B6709D">
        <w:rPr>
          <w:lang w:eastAsia="x-none"/>
        </w:rPr>
        <w:br/>
      </w:r>
      <w:hyperlink r:id="rId15" w:history="1">
        <w:r w:rsidR="00B6709D" w:rsidRPr="008C7943">
          <w:rPr>
            <w:rStyle w:val="Hyperlink"/>
            <w:lang w:eastAsia="x-none"/>
          </w:rPr>
          <w:t>P.Conaghan@leeds.ac.uk</w:t>
        </w:r>
      </w:hyperlink>
      <w:r w:rsidR="00B6709D">
        <w:rPr>
          <w:lang w:eastAsia="x-none"/>
        </w:rPr>
        <w:t xml:space="preserve"> </w:t>
      </w:r>
    </w:p>
    <w:p w14:paraId="5684ADFD" w14:textId="77777777" w:rsidR="003B043E" w:rsidRDefault="003B043E" w:rsidP="005475EB">
      <w:pPr>
        <w:rPr>
          <w:lang w:eastAsia="x-none"/>
        </w:rPr>
      </w:pPr>
    </w:p>
    <w:p w14:paraId="6F9E1ADE" w14:textId="77777777" w:rsidR="005475EB" w:rsidRDefault="005475EB" w:rsidP="00342068">
      <w:pPr>
        <w:spacing w:after="120" w:line="240" w:lineRule="auto"/>
        <w:rPr>
          <w:lang w:eastAsia="x-none"/>
        </w:rPr>
      </w:pPr>
      <w:r w:rsidRPr="005475EB">
        <w:rPr>
          <w:lang w:eastAsia="x-none"/>
        </w:rPr>
        <w:t>Address correspondence to:</w:t>
      </w:r>
    </w:p>
    <w:p w14:paraId="1F79B2A8" w14:textId="6EA6D414" w:rsidR="005475EB" w:rsidRDefault="004D1301" w:rsidP="005475EB">
      <w:pPr>
        <w:rPr>
          <w:lang w:eastAsia="x-none"/>
        </w:rPr>
      </w:pPr>
      <w:r>
        <w:rPr>
          <w:lang w:eastAsia="x-none"/>
        </w:rPr>
        <w:t xml:space="preserve">Professor Philip Conaghan, </w:t>
      </w:r>
      <w:r w:rsidRPr="004D1301">
        <w:rPr>
          <w:lang w:eastAsia="x-none"/>
        </w:rPr>
        <w:t>Leeds Institute of Rheumatic and Musculoskeletal Medicine and NIHR Leeds Musculoskeletal Biomedical Research Unit, University of Leeds, Leeds, UK</w:t>
      </w:r>
      <w:r w:rsidR="005475EB">
        <w:rPr>
          <w:lang w:eastAsia="x-none"/>
        </w:rPr>
        <w:br/>
      </w:r>
      <w:hyperlink r:id="rId16" w:history="1">
        <w:r w:rsidRPr="003F1FBE">
          <w:rPr>
            <w:rStyle w:val="Hyperlink"/>
            <w:lang w:eastAsia="x-none"/>
          </w:rPr>
          <w:t>P.Conaghan@leeds.ac.uk</w:t>
        </w:r>
      </w:hyperlink>
      <w:r>
        <w:rPr>
          <w:lang w:eastAsia="x-none"/>
        </w:rPr>
        <w:t xml:space="preserve"> </w:t>
      </w:r>
    </w:p>
    <w:p w14:paraId="2DAAFC65" w14:textId="62F02493" w:rsidR="005475EB" w:rsidRDefault="005475EB" w:rsidP="005475EB">
      <w:pPr>
        <w:rPr>
          <w:lang w:eastAsia="x-none"/>
        </w:rPr>
      </w:pPr>
      <w:r w:rsidRPr="005475EB">
        <w:rPr>
          <w:lang w:eastAsia="x-none"/>
        </w:rPr>
        <w:t>Number of Words/Characters in abstract</w:t>
      </w:r>
      <w:r>
        <w:rPr>
          <w:lang w:eastAsia="x-none"/>
        </w:rPr>
        <w:t>:</w:t>
      </w:r>
      <w:r w:rsidR="00DF5FC9">
        <w:rPr>
          <w:lang w:eastAsia="x-none"/>
        </w:rPr>
        <w:t xml:space="preserve"> 239</w:t>
      </w:r>
    </w:p>
    <w:p w14:paraId="0F231A22" w14:textId="4492C571" w:rsidR="009B2358" w:rsidRDefault="009B2358" w:rsidP="005475EB">
      <w:pPr>
        <w:rPr>
          <w:lang w:eastAsia="x-none"/>
        </w:rPr>
      </w:pPr>
      <w:r>
        <w:rPr>
          <w:lang w:eastAsia="x-none"/>
        </w:rPr>
        <w:t>Article word count:  ~2850</w:t>
      </w:r>
    </w:p>
    <w:p w14:paraId="587270D8" w14:textId="6DC3F32D" w:rsidR="00AD5837" w:rsidRDefault="00AD5837" w:rsidP="00AD5837">
      <w:pPr>
        <w:pStyle w:val="ManuscriptDS"/>
        <w:spacing w:line="240" w:lineRule="auto"/>
        <w:rPr>
          <w:rFonts w:cs="Arial"/>
          <w:szCs w:val="24"/>
        </w:rPr>
      </w:pPr>
    </w:p>
    <w:p w14:paraId="2C49442F" w14:textId="11C986B5" w:rsidR="00B80BD6" w:rsidRDefault="00B80BD6" w:rsidP="00AD5837">
      <w:pPr>
        <w:pStyle w:val="ManuscriptDS"/>
        <w:spacing w:line="240" w:lineRule="auto"/>
        <w:rPr>
          <w:rFonts w:cs="Arial"/>
          <w:szCs w:val="24"/>
        </w:rPr>
      </w:pPr>
      <w:r>
        <w:rPr>
          <w:rFonts w:cs="Arial"/>
          <w:szCs w:val="24"/>
        </w:rPr>
        <w:t xml:space="preserve">Short running </w:t>
      </w:r>
      <w:proofErr w:type="spellStart"/>
      <w:r>
        <w:rPr>
          <w:rFonts w:cs="Arial"/>
          <w:szCs w:val="24"/>
        </w:rPr>
        <w:t>footline</w:t>
      </w:r>
      <w:proofErr w:type="spellEnd"/>
      <w:r>
        <w:rPr>
          <w:rFonts w:cs="Arial"/>
          <w:szCs w:val="24"/>
        </w:rPr>
        <w:t>:  Knee pain predicts shoulder pain</w:t>
      </w:r>
    </w:p>
    <w:p w14:paraId="16B0E2AD" w14:textId="77777777" w:rsidR="00B80BD6" w:rsidRDefault="00B80BD6" w:rsidP="00AD5837">
      <w:pPr>
        <w:pStyle w:val="ManuscriptDS"/>
        <w:rPr>
          <w:lang w:val="x-none" w:eastAsia="x-none"/>
        </w:rPr>
      </w:pPr>
    </w:p>
    <w:p w14:paraId="1AF4D7B3" w14:textId="77777777" w:rsidR="00B80BD6" w:rsidRPr="00AD5837" w:rsidRDefault="00B80BD6" w:rsidP="00AD5837">
      <w:pPr>
        <w:pStyle w:val="ManuscriptDS"/>
        <w:rPr>
          <w:lang w:val="x-none" w:eastAsia="x-none"/>
        </w:rPr>
        <w:sectPr w:rsidR="00B80BD6" w:rsidRPr="00AD5837">
          <w:footerReference w:type="default" r:id="rId17"/>
          <w:pgSz w:w="11906" w:h="16838"/>
          <w:pgMar w:top="1440" w:right="1440" w:bottom="1440" w:left="1440" w:header="708" w:footer="708" w:gutter="0"/>
          <w:cols w:space="708"/>
          <w:docGrid w:linePitch="360"/>
        </w:sectPr>
      </w:pPr>
    </w:p>
    <w:p w14:paraId="62AA7B33" w14:textId="77777777" w:rsidR="005475EB" w:rsidRDefault="005475EB" w:rsidP="00A65211">
      <w:pPr>
        <w:pStyle w:val="ManuscriptSS"/>
      </w:pPr>
    </w:p>
    <w:p w14:paraId="41454C89" w14:textId="77777777" w:rsidR="005475EB" w:rsidRDefault="005475EB" w:rsidP="005475EB">
      <w:pPr>
        <w:pStyle w:val="Heading2"/>
      </w:pPr>
      <w:r>
        <w:t>Introduction</w:t>
      </w:r>
    </w:p>
    <w:p w14:paraId="0931A433" w14:textId="027BD316" w:rsidR="008524E3" w:rsidRDefault="00562733" w:rsidP="00FA4634">
      <w:pPr>
        <w:pStyle w:val="ManuscriptDS"/>
      </w:pPr>
      <w:r>
        <w:t>Musculoskeletal pain is common in the community, affecting 45-66% of adults</w:t>
      </w:r>
      <w:hyperlink w:anchor="_ENREF_1" w:tooltip="Picavet, 2003 #160" w:history="1">
        <w:r w:rsidR="009C334D">
          <w:fldChar w:fldCharType="begin">
            <w:fldData xml:space="preserve">PEVuZE5vdGU+PENpdGU+PEF1dGhvcj5QaWNhdmV0PC9BdXRob3I+PFllYXI+MjAwMzwvWWVhcj48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</w:fldData>
          </w:fldChar>
        </w:r>
        <w:r w:rsidR="009C334D">
          <w:instrText xml:space="preserve"> ADDIN EN.CITE </w:instrText>
        </w:r>
        <w:r w:rsidR="009C334D">
          <w:fldChar w:fldCharType="begin">
            <w:fldData xml:space="preserve">PEVuZE5vdGU+PENpdGU+PEF1dGhvcj5QaWNhdmV0PC9BdXRob3I+PFllYXI+MjAwMzwvWWVhcj48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</w:fldData>
          </w:fldChar>
        </w:r>
        <w:r w:rsidR="009C334D">
          <w:instrText xml:space="preserve"> ADDIN EN.CITE.DATA </w:instrText>
        </w:r>
        <w:r w:rsidR="009C334D">
          <w:fldChar w:fldCharType="end"/>
        </w:r>
        <w:r w:rsidR="009C334D">
          <w:fldChar w:fldCharType="separate"/>
        </w:r>
        <w:r w:rsidR="009C334D" w:rsidRPr="007A2ABE">
          <w:rPr>
            <w:noProof/>
            <w:vertAlign w:val="superscript"/>
          </w:rPr>
          <w:t>1-3</w:t>
        </w:r>
        <w:r w:rsidR="009C334D">
          <w:fldChar w:fldCharType="end"/>
        </w:r>
      </w:hyperlink>
      <w:r w:rsidR="00BF1F30">
        <w:t>,</w:t>
      </w:r>
      <w:r w:rsidR="004E2D09">
        <w:t xml:space="preserve"> with prevalence of pain at most sites increasing with advancing </w:t>
      </w:r>
      <w:r w:rsidR="004E2D09" w:rsidRPr="009240D4">
        <w:t>age</w:t>
      </w:r>
      <w:r w:rsidR="004E2D09" w:rsidRPr="004B7F70">
        <w:fldChar w:fldCharType="begin">
          <w:fldData xml:space="preserve">PEVuZE5vdGU+PENpdGU+PEF1dGhvcj5QaWNhdmV0PC9BdXRob3I+PFllYXI+MjAwMzwvWWVhcj48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</w:fldData>
        </w:fldChar>
      </w:r>
      <w:r w:rsidR="007A2ABE">
        <w:instrText xml:space="preserve"> ADDIN EN.CITE </w:instrText>
      </w:r>
      <w:r w:rsidR="007A2ABE">
        <w:fldChar w:fldCharType="begin">
          <w:fldData xml:space="preserve">PEVuZE5vdGU+PENpdGU+PEF1dGhvcj5QaWNhdmV0PC9BdXRob3I+PFllYXI+MjAwMzwvWWVhcj48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</w:fldData>
        </w:fldChar>
      </w:r>
      <w:r w:rsidR="007A2ABE">
        <w:instrText xml:space="preserve"> ADDIN EN.CITE.DATA </w:instrText>
      </w:r>
      <w:r w:rsidR="007A2ABE">
        <w:fldChar w:fldCharType="end"/>
      </w:r>
      <w:r w:rsidR="004E2D09" w:rsidRPr="004B7F70">
        <w:fldChar w:fldCharType="separate"/>
      </w:r>
      <w:hyperlink w:anchor="_ENREF_1" w:tooltip="Picavet, 2003 #160" w:history="1">
        <w:r w:rsidR="009C334D" w:rsidRPr="007A2ABE">
          <w:rPr>
            <w:noProof/>
            <w:vertAlign w:val="superscript"/>
          </w:rPr>
          <w:t>1</w:t>
        </w:r>
      </w:hyperlink>
      <w:proofErr w:type="gramStart"/>
      <w:r w:rsidR="007A2ABE" w:rsidRPr="007A2ABE">
        <w:rPr>
          <w:noProof/>
          <w:vertAlign w:val="superscript"/>
        </w:rPr>
        <w:t xml:space="preserve">, </w:t>
      </w:r>
      <w:hyperlink w:anchor="_ENREF_4" w:tooltip="Urwin, 1998 #162" w:history="1">
        <w:r w:rsidR="009C334D" w:rsidRPr="007A2ABE">
          <w:rPr>
            <w:noProof/>
            <w:vertAlign w:val="superscript"/>
          </w:rPr>
          <w:t>4</w:t>
        </w:r>
      </w:hyperlink>
      <w:r w:rsidR="004E2D09" w:rsidRPr="004B7F70">
        <w:fldChar w:fldCharType="end"/>
      </w:r>
      <w:r w:rsidR="00BF1F30">
        <w:t>.</w:t>
      </w:r>
      <w:proofErr w:type="gramEnd"/>
      <w:r w:rsidR="004E2D09" w:rsidRPr="004B7F70">
        <w:t xml:space="preserve">  </w:t>
      </w:r>
      <w:r w:rsidR="007D2393" w:rsidRPr="009240D4">
        <w:t>Knees are</w:t>
      </w:r>
      <w:r w:rsidR="004B7F70">
        <w:t xml:space="preserve"> </w:t>
      </w:r>
      <w:r w:rsidR="00187066" w:rsidRPr="004B7F70">
        <w:t>amongst</w:t>
      </w:r>
      <w:r w:rsidR="007D2393" w:rsidRPr="004B7F70">
        <w:t xml:space="preserve"> the most common</w:t>
      </w:r>
      <w:r w:rsidR="00AE635B" w:rsidRPr="004B7F70">
        <w:t>ly reported</w:t>
      </w:r>
      <w:r w:rsidR="007D2393" w:rsidRPr="004B7F70">
        <w:t xml:space="preserve"> sites of joint pain in older people</w:t>
      </w:r>
      <w:hyperlink w:anchor="_ENREF_1" w:tooltip="Picavet, 2003 #160" w:history="1">
        <w:r w:rsidR="009C334D" w:rsidRPr="004B7F70">
          <w:fldChar w:fldCharType="begin"/>
        </w:r>
        <w:r w:rsidR="009C334D">
          <w:instrText xml:space="preserve"> ADDIN EN.CITE &lt;EndNote&gt;&lt;Cite&gt;&lt;Author&gt;Picavet&lt;/Author&gt;&lt;Year&gt;2003&lt;/Year&gt;&lt;RecNum&gt;160&lt;/RecNum&gt;&lt;DisplayText&gt;&lt;style face="superscript"&gt;1&lt;/style&gt;&lt;/DisplayText&gt;&lt;record&gt;&lt;rec-number&gt;160&lt;/rec-number&gt;&lt;foreign-keys&gt;&lt;key app="EN" db-id="xxevtwdwr9r0x3eaafv5e5xgp0rt5p0t0050" timestamp="1351031975"&gt;160&lt;/key&gt;&lt;/foreign-keys&gt;&lt;ref-type name="Journal Article"&gt;17&lt;/ref-type&gt;&lt;contributors&gt;&lt;authors&gt;&lt;author&gt;Picavet, H. S.&lt;/author&gt;&lt;author&gt;Schouten, J. S.&lt;/author&gt;&lt;/authors&gt;&lt;/contributors&gt;&lt;auth-address&gt;National Institute of Public Health and the Environment, Center for Chronic Diseases Epidemiology (CZE, pb 101), PO box 1, 3720 BA, Bilthoven, The Netherlands. susan.picavet@rivm.nl&lt;/auth-address&gt;&lt;titles&gt;&lt;title&gt;Musculoskeletal pain in the Netherlands: prevalences, consequences and risk groups, the DMC(3)-study&lt;/title&gt;&lt;secondary-title&gt;Pain&lt;/secondary-title&gt;&lt;/titles&gt;&lt;periodical&gt;&lt;full-title&gt;Pain&lt;/full-title&gt;&lt;/periodical&gt;&lt;pages&gt;167-78&lt;/pages&gt;&lt;volume&gt;102&lt;/volume&gt;&lt;number&gt;1-2&lt;/number&gt;&lt;edition&gt;2003/03/07&lt;/edition&gt;&lt;keywords&gt;&lt;keyword&gt;Adult&lt;/keyword&gt;&lt;keyword&gt;Aged&lt;/keyword&gt;&lt;keyword&gt;Cohort Studies&lt;/keyword&gt;&lt;keyword&gt;Cross-Sectional Studies&lt;/keyword&gt;&lt;keyword&gt;Demography&lt;/keyword&gt;&lt;keyword&gt;Female&lt;/keyword&gt;&lt;keyword&gt;Humans&lt;/keyword&gt;&lt;keyword&gt;Logistic Models&lt;/keyword&gt;&lt;keyword&gt;Male&lt;/keyword&gt;&lt;keyword&gt;Middle Aged&lt;/keyword&gt;&lt;keyword&gt;Musculoskeletal Diseases/complications/ epidemiology&lt;/keyword&gt;&lt;keyword&gt;Netherlands/epidemiology&lt;/keyword&gt;&lt;keyword&gt;Odds Ratio&lt;/keyword&gt;&lt;keyword&gt;Pain/classification/ epidemiology/etiology&lt;/keyword&gt;&lt;keyword&gt;Pain Measurement&lt;/keyword&gt;&lt;keyword&gt;Prevalence&lt;/keyword&gt;&lt;keyword&gt;Questionnaires&lt;/keyword&gt;&lt;keyword&gt;Risk Factors&lt;/keyword&gt;&lt;keyword&gt;Sex Factors&lt;/keyword&gt;&lt;keyword&gt;Social Class&lt;/keyword&gt;&lt;keyword&gt;Time Factors&lt;/keyword&gt;&lt;/keywords&gt;&lt;dates&gt;&lt;year&gt;2003&lt;/year&gt;&lt;pub-dates&gt;&lt;date&gt;Mar&lt;/date&gt;&lt;/pub-dates&gt;&lt;/dates&gt;&lt;isbn&gt;0304-3959 (Print)&amp;#xD;0304-3959 (Linking)&lt;/isbn&gt;&lt;accession-num&gt;12620608&lt;/accession-num&gt;&lt;urls&gt;&lt;/urls&gt;&lt;remote-database-provider&gt;NLM&lt;/remote-database-provider&gt;&lt;language&gt;eng&lt;/language&gt;&lt;/record&gt;&lt;/Cite&gt;&lt;/EndNote&gt;</w:instrText>
        </w:r>
        <w:r w:rsidR="009C334D" w:rsidRPr="004B7F70">
          <w:fldChar w:fldCharType="separate"/>
        </w:r>
        <w:r w:rsidR="009C334D" w:rsidRPr="007A2ABE">
          <w:rPr>
            <w:noProof/>
            <w:vertAlign w:val="superscript"/>
          </w:rPr>
          <w:t>1</w:t>
        </w:r>
        <w:r w:rsidR="009C334D" w:rsidRPr="004B7F70">
          <w:fldChar w:fldCharType="end"/>
        </w:r>
      </w:hyperlink>
      <w:r w:rsidR="00E476BC">
        <w:t>,</w:t>
      </w:r>
      <w:r w:rsidR="00AE635B" w:rsidRPr="004B7F70">
        <w:t xml:space="preserve"> perhaps</w:t>
      </w:r>
      <w:r w:rsidR="007D2393" w:rsidRPr="004B7F70">
        <w:t xml:space="preserve"> </w:t>
      </w:r>
      <w:r w:rsidR="00AE635B" w:rsidRPr="004B7F70">
        <w:t>the most common</w:t>
      </w:r>
      <w:r w:rsidR="00AE635B" w:rsidRPr="004B7F70">
        <w:fldChar w:fldCharType="begin">
          <w:fldData xml:space="preserve">PEVuZE5vdGU+PENpdGU+PEF1dGhvcj5LZWVuYW48L0F1dGhvcj48WWVhcj4yMDA2PC9ZZWFyPjxS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</w:fldData>
        </w:fldChar>
      </w:r>
      <w:r w:rsidR="007A2ABE">
        <w:instrText xml:space="preserve"> ADDIN EN.CITE </w:instrText>
      </w:r>
      <w:r w:rsidR="007A2ABE">
        <w:fldChar w:fldCharType="begin">
          <w:fldData xml:space="preserve">PEVuZE5vdGU+PENpdGU+PEF1dGhvcj5LZWVuYW48L0F1dGhvcj48WWVhcj4yMDA2PC9ZZWFyPjxS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</w:fldData>
        </w:fldChar>
      </w:r>
      <w:r w:rsidR="007A2ABE">
        <w:instrText xml:space="preserve"> ADDIN EN.CITE.DATA </w:instrText>
      </w:r>
      <w:r w:rsidR="007A2ABE">
        <w:fldChar w:fldCharType="end"/>
      </w:r>
      <w:r w:rsidR="00AE635B" w:rsidRPr="004B7F70">
        <w:fldChar w:fldCharType="separate"/>
      </w:r>
      <w:hyperlink w:anchor="_ENREF_2" w:tooltip="Thomas, 2004 #163" w:history="1">
        <w:r w:rsidR="009C334D" w:rsidRPr="007A2ABE">
          <w:rPr>
            <w:noProof/>
            <w:vertAlign w:val="superscript"/>
          </w:rPr>
          <w:t>2</w:t>
        </w:r>
      </w:hyperlink>
      <w:r w:rsidR="007A2ABE" w:rsidRPr="007A2ABE">
        <w:rPr>
          <w:noProof/>
          <w:vertAlign w:val="superscript"/>
        </w:rPr>
        <w:t xml:space="preserve">, </w:t>
      </w:r>
      <w:hyperlink w:anchor="_ENREF_5" w:tooltip="Keenan, 2006 #142" w:history="1">
        <w:r w:rsidR="009C334D" w:rsidRPr="007A2ABE">
          <w:rPr>
            <w:noProof/>
            <w:vertAlign w:val="superscript"/>
          </w:rPr>
          <w:t>5</w:t>
        </w:r>
      </w:hyperlink>
      <w:r w:rsidR="007A2ABE" w:rsidRPr="007A2ABE">
        <w:rPr>
          <w:noProof/>
          <w:vertAlign w:val="superscript"/>
        </w:rPr>
        <w:t xml:space="preserve">, </w:t>
      </w:r>
      <w:hyperlink w:anchor="_ENREF_6" w:tooltip="Raja, 2014 #17" w:history="1">
        <w:r w:rsidR="009C334D" w:rsidRPr="007A2ABE">
          <w:rPr>
            <w:noProof/>
            <w:vertAlign w:val="superscript"/>
          </w:rPr>
          <w:t>6</w:t>
        </w:r>
      </w:hyperlink>
      <w:r w:rsidR="00AE635B" w:rsidRPr="004B7F70">
        <w:fldChar w:fldCharType="end"/>
      </w:r>
      <w:r w:rsidR="00BF1F30">
        <w:t>.</w:t>
      </w:r>
      <w:r w:rsidR="00AE635B" w:rsidRPr="009240D4">
        <w:t xml:space="preserve">  W</w:t>
      </w:r>
      <w:r w:rsidR="00793CA7">
        <w:t>hilst</w:t>
      </w:r>
      <w:r w:rsidR="007D2393" w:rsidRPr="009240D4">
        <w:t xml:space="preserve"> </w:t>
      </w:r>
      <w:r w:rsidR="004E2D09" w:rsidRPr="009240D4">
        <w:t>a single joint can be affected, typically</w:t>
      </w:r>
      <w:r w:rsidR="004E2D09" w:rsidRPr="004E2D09">
        <w:t xml:space="preserve"> multiple joints are involved</w:t>
      </w:r>
      <w:r w:rsidR="003A7061">
        <w:fldChar w:fldCharType="begin">
          <w:fldData xml:space="preserve">PEVuZE5vdGU+PENpdGU+PEF1dGhvcj5LZWVuYW48L0F1dGhvcj48WWVhcj4yMDA2PC9ZZWFyPjxS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</w:fldData>
        </w:fldChar>
      </w:r>
      <w:r w:rsidR="007A2ABE">
        <w:instrText xml:space="preserve"> ADDIN EN.CITE </w:instrText>
      </w:r>
      <w:r w:rsidR="007A2ABE">
        <w:fldChar w:fldCharType="begin">
          <w:fldData xml:space="preserve">PEVuZE5vdGU+PENpdGU+PEF1dGhvcj5LZWVuYW48L0F1dGhvcj48WWVhcj4yMDA2PC9ZZWFyPjxS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</w:fldData>
        </w:fldChar>
      </w:r>
      <w:r w:rsidR="007A2ABE">
        <w:instrText xml:space="preserve"> ADDIN EN.CITE.DATA </w:instrText>
      </w:r>
      <w:r w:rsidR="007A2ABE">
        <w:fldChar w:fldCharType="end"/>
      </w:r>
      <w:r w:rsidR="003A7061">
        <w:fldChar w:fldCharType="separate"/>
      </w:r>
      <w:hyperlink w:anchor="_ENREF_2" w:tooltip="Thomas, 2004 #163" w:history="1">
        <w:r w:rsidR="009C334D" w:rsidRPr="007A2ABE">
          <w:rPr>
            <w:noProof/>
            <w:vertAlign w:val="superscript"/>
          </w:rPr>
          <w:t>2</w:t>
        </w:r>
      </w:hyperlink>
      <w:proofErr w:type="gramStart"/>
      <w:r w:rsidR="007A2ABE" w:rsidRPr="007A2ABE">
        <w:rPr>
          <w:noProof/>
          <w:vertAlign w:val="superscript"/>
        </w:rPr>
        <w:t xml:space="preserve">, </w:t>
      </w:r>
      <w:hyperlink w:anchor="_ENREF_5" w:tooltip="Keenan, 2006 #142" w:history="1">
        <w:r w:rsidR="009C334D" w:rsidRPr="007A2ABE">
          <w:rPr>
            <w:noProof/>
            <w:vertAlign w:val="superscript"/>
          </w:rPr>
          <w:t>5</w:t>
        </w:r>
      </w:hyperlink>
      <w:r w:rsidR="007A2ABE" w:rsidRPr="007A2ABE">
        <w:rPr>
          <w:noProof/>
          <w:vertAlign w:val="superscript"/>
        </w:rPr>
        <w:t xml:space="preserve">, </w:t>
      </w:r>
      <w:hyperlink w:anchor="_ENREF_7" w:tooltip="Leyland, 2012 #323" w:history="1">
        <w:r w:rsidR="009C334D" w:rsidRPr="007A2ABE">
          <w:rPr>
            <w:noProof/>
            <w:vertAlign w:val="superscript"/>
          </w:rPr>
          <w:t>7</w:t>
        </w:r>
      </w:hyperlink>
      <w:r w:rsidR="007A2ABE" w:rsidRPr="007A2ABE">
        <w:rPr>
          <w:noProof/>
          <w:vertAlign w:val="superscript"/>
        </w:rPr>
        <w:t xml:space="preserve">, </w:t>
      </w:r>
      <w:hyperlink w:anchor="_ENREF_8" w:tooltip="Dawson, 2004 #161" w:history="1">
        <w:r w:rsidR="009C334D" w:rsidRPr="007A2ABE">
          <w:rPr>
            <w:noProof/>
            <w:vertAlign w:val="superscript"/>
          </w:rPr>
          <w:t>8</w:t>
        </w:r>
      </w:hyperlink>
      <w:r w:rsidR="003A7061">
        <w:fldChar w:fldCharType="end"/>
      </w:r>
      <w:r w:rsidR="00BF1F30">
        <w:t>.</w:t>
      </w:r>
      <w:proofErr w:type="gramEnd"/>
      <w:r w:rsidR="000B5F82">
        <w:t xml:space="preserve">  </w:t>
      </w:r>
      <w:r w:rsidR="00381D5A">
        <w:t xml:space="preserve">The median </w:t>
      </w:r>
      <w:r w:rsidR="000B5F82">
        <w:t>number of affected joint</w:t>
      </w:r>
      <w:r w:rsidR="00FF44FA">
        <w:t xml:space="preserve"> site</w:t>
      </w:r>
      <w:r w:rsidR="000B5F82">
        <w:t xml:space="preserve">s </w:t>
      </w:r>
      <w:r w:rsidR="0009589C">
        <w:t xml:space="preserve">in older adults </w:t>
      </w:r>
      <w:r w:rsidR="000B5F82">
        <w:t xml:space="preserve">is </w:t>
      </w:r>
      <w:r w:rsidR="00381D5A">
        <w:t xml:space="preserve">reportedly </w:t>
      </w:r>
      <w:r w:rsidR="00FA4634">
        <w:t>four</w:t>
      </w:r>
      <w:r w:rsidR="00CD7AB5">
        <w:fldChar w:fldCharType="begin">
          <w:fldData xml:space="preserve">PEVuZE5vdGU+PENpdGU+PEF1dGhvcj5LZWVuYW48L0F1dGhvcj48WWVhcj4yMDA2PC9ZZWFyPjxS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</w:fldData>
        </w:fldChar>
      </w:r>
      <w:r w:rsidR="007A2ABE">
        <w:instrText xml:space="preserve"> ADDIN EN.CITE </w:instrText>
      </w:r>
      <w:r w:rsidR="007A2ABE">
        <w:fldChar w:fldCharType="begin">
          <w:fldData xml:space="preserve">PEVuZE5vdGU+PENpdGU+PEF1dGhvcj5LZWVuYW48L0F1dGhvcj48WWVhcj4yMDA2PC9ZZWFyPjxS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</w:fldData>
        </w:fldChar>
      </w:r>
      <w:r w:rsidR="007A2ABE">
        <w:instrText xml:space="preserve"> ADDIN EN.CITE.DATA </w:instrText>
      </w:r>
      <w:r w:rsidR="007A2ABE">
        <w:fldChar w:fldCharType="end"/>
      </w:r>
      <w:r w:rsidR="00CD7AB5">
        <w:fldChar w:fldCharType="separate"/>
      </w:r>
      <w:hyperlink w:anchor="_ENREF_5" w:tooltip="Keenan, 2006 #142" w:history="1">
        <w:r w:rsidR="009C334D" w:rsidRPr="007A2ABE">
          <w:rPr>
            <w:noProof/>
            <w:vertAlign w:val="superscript"/>
          </w:rPr>
          <w:t>5</w:t>
        </w:r>
      </w:hyperlink>
      <w:proofErr w:type="gramStart"/>
      <w:r w:rsidR="007A2ABE" w:rsidRPr="007A2ABE">
        <w:rPr>
          <w:noProof/>
          <w:vertAlign w:val="superscript"/>
        </w:rPr>
        <w:t xml:space="preserve">, </w:t>
      </w:r>
      <w:hyperlink w:anchor="_ENREF_6" w:tooltip="Raja, 2014 #17" w:history="1">
        <w:r w:rsidR="009C334D" w:rsidRPr="007A2ABE">
          <w:rPr>
            <w:noProof/>
            <w:vertAlign w:val="superscript"/>
          </w:rPr>
          <w:t>6</w:t>
        </w:r>
      </w:hyperlink>
      <w:r w:rsidR="00CD7AB5">
        <w:fldChar w:fldCharType="end"/>
      </w:r>
      <w:r w:rsidR="00BF1F30">
        <w:t>.</w:t>
      </w:r>
      <w:proofErr w:type="gramEnd"/>
      <w:r w:rsidR="008524E3">
        <w:t xml:space="preserve">  </w:t>
      </w:r>
      <w:r w:rsidR="00AE635B">
        <w:t>People</w:t>
      </w:r>
      <w:r w:rsidR="00381D5A">
        <w:t xml:space="preserve"> with </w:t>
      </w:r>
      <w:r w:rsidR="00756AA5">
        <w:t>greater numbers of</w:t>
      </w:r>
      <w:r w:rsidR="008524E3">
        <w:t xml:space="preserve"> painful </w:t>
      </w:r>
      <w:r w:rsidR="007D2393">
        <w:t>joints</w:t>
      </w:r>
      <w:r w:rsidR="008524E3">
        <w:t xml:space="preserve"> </w:t>
      </w:r>
      <w:r w:rsidR="00381D5A">
        <w:t>report</w:t>
      </w:r>
      <w:r w:rsidR="00CD7AB5">
        <w:t xml:space="preserve"> higher levels of pain intensity in </w:t>
      </w:r>
      <w:r w:rsidR="00381D5A">
        <w:t xml:space="preserve">the </w:t>
      </w:r>
      <w:r w:rsidR="00CD7AB5">
        <w:t>affected joints</w:t>
      </w:r>
      <w:hyperlink w:anchor="_ENREF_9" w:tooltip="Suri, 2010 #5" w:history="1">
        <w:r w:rsidR="009C334D">
          <w:fldChar w:fldCharType="begin">
            <w:fldData xml:space="preserve">PEVuZE5vdGU+PENpdGU+PEF1dGhvcj5TdXJpPC9BdXRob3I+PFllYXI+MjAxMDwvWWVhcj48UmVj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</w:fldData>
          </w:fldChar>
        </w:r>
        <w:r w:rsidR="009C334D">
          <w:instrText xml:space="preserve"> ADDIN EN.CITE </w:instrText>
        </w:r>
        <w:r w:rsidR="009C334D">
          <w:fldChar w:fldCharType="begin">
            <w:fldData xml:space="preserve">PEVuZE5vdGU+PENpdGU+PEF1dGhvcj5TdXJpPC9BdXRob3I+PFllYXI+MjAxMDwvWWVhcj48UmVj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</w:fldData>
          </w:fldChar>
        </w:r>
        <w:r w:rsidR="009C334D">
          <w:instrText xml:space="preserve"> ADDIN EN.CITE.DATA </w:instrText>
        </w:r>
        <w:r w:rsidR="009C334D">
          <w:fldChar w:fldCharType="end"/>
        </w:r>
        <w:r w:rsidR="009C334D">
          <w:fldChar w:fldCharType="separate"/>
        </w:r>
        <w:r w:rsidR="009C334D" w:rsidRPr="007A2ABE">
          <w:rPr>
            <w:noProof/>
            <w:vertAlign w:val="superscript"/>
          </w:rPr>
          <w:t>9</w:t>
        </w:r>
        <w:r w:rsidR="009C334D">
          <w:fldChar w:fldCharType="end"/>
        </w:r>
      </w:hyperlink>
      <w:r w:rsidR="00CD7AB5">
        <w:t xml:space="preserve">, increased </w:t>
      </w:r>
      <w:r w:rsidR="008524E3">
        <w:t>functional difficulty</w:t>
      </w:r>
      <w:hyperlink w:anchor="_ENREF_5" w:tooltip="Keenan, 2006 #142" w:history="1">
        <w:r w:rsidR="009C334D">
          <w:fldChar w:fldCharType="begin">
            <w:fldData xml:space="preserve">PEVuZE5vdGU+PENpdGU+PEF1dGhvcj5LZWVuYW48L0F1dGhvcj48WWVhcj4yMDA2PC9ZZWFyPjxS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</w:fldData>
          </w:fldChar>
        </w:r>
        <w:r w:rsidR="009C334D">
          <w:instrText xml:space="preserve"> ADDIN EN.CITE </w:instrText>
        </w:r>
        <w:r w:rsidR="009C334D">
          <w:fldChar w:fldCharType="begin">
            <w:fldData xml:space="preserve">PEVuZE5vdGU+PENpdGU+PEF1dGhvcj5LZWVuYW48L0F1dGhvcj48WWVhcj4yMDA2PC9ZZWFyPjxS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</w:fldData>
          </w:fldChar>
        </w:r>
        <w:r w:rsidR="009C334D">
          <w:instrText xml:space="preserve"> ADDIN EN.CITE.DATA </w:instrText>
        </w:r>
        <w:r w:rsidR="009C334D">
          <w:fldChar w:fldCharType="end"/>
        </w:r>
        <w:r w:rsidR="009C334D">
          <w:fldChar w:fldCharType="separate"/>
        </w:r>
        <w:r w:rsidR="009C334D" w:rsidRPr="007A2ABE">
          <w:rPr>
            <w:noProof/>
            <w:vertAlign w:val="superscript"/>
          </w:rPr>
          <w:t>5</w:t>
        </w:r>
        <w:r w:rsidR="009C334D">
          <w:fldChar w:fldCharType="end"/>
        </w:r>
      </w:hyperlink>
      <w:r w:rsidR="00BF1F30">
        <w:t>,</w:t>
      </w:r>
      <w:r w:rsidR="008524E3">
        <w:t xml:space="preserve"> </w:t>
      </w:r>
      <w:r w:rsidR="00756AA5">
        <w:t>increased</w:t>
      </w:r>
      <w:r w:rsidR="00592DE5">
        <w:t xml:space="preserve"> likelihood of having more days absent from work due to sickness </w:t>
      </w:r>
      <w:r w:rsidR="00592DE5">
        <w:rPr>
          <w:rFonts w:cs="Arial"/>
        </w:rPr>
        <w:t>each year</w:t>
      </w:r>
      <w:hyperlink w:anchor="_ENREF_10" w:tooltip="Haukka, 2013 #25" w:history="1">
        <w:r w:rsidR="009C334D">
          <w:rPr>
            <w:rFonts w:cs="Arial"/>
          </w:rPr>
          <w:fldChar w:fldCharType="begin">
            <w:fldData xml:space="preserve">PEVuZE5vdGU+PENpdGU+PEF1dGhvcj5IYXVra2E8L0F1dGhvcj48WWVhcj4yMDEzPC9ZZWFyPjxS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=
</w:fldData>
          </w:fldChar>
        </w:r>
        <w:r w:rsidR="009C334D">
          <w:rPr>
            <w:rFonts w:cs="Arial"/>
          </w:rPr>
          <w:instrText xml:space="preserve"> ADDIN EN.CITE </w:instrText>
        </w:r>
        <w:r w:rsidR="009C334D">
          <w:rPr>
            <w:rFonts w:cs="Arial"/>
          </w:rPr>
          <w:fldChar w:fldCharType="begin">
            <w:fldData xml:space="preserve">PEVuZE5vdGU+PENpdGU+PEF1dGhvcj5IYXVra2E8L0F1dGhvcj48WWVhcj4yMDEzPC9ZZWFyPjxS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=
</w:fldData>
          </w:fldChar>
        </w:r>
        <w:r w:rsidR="009C334D">
          <w:rPr>
            <w:rFonts w:cs="Arial"/>
          </w:rPr>
          <w:instrText xml:space="preserve"> ADDIN EN.CITE.DATA </w:instrText>
        </w:r>
        <w:r w:rsidR="009C334D">
          <w:rPr>
            <w:rFonts w:cs="Arial"/>
          </w:rPr>
        </w:r>
        <w:r w:rsidR="009C334D">
          <w:rPr>
            <w:rFonts w:cs="Arial"/>
          </w:rPr>
          <w:fldChar w:fldCharType="end"/>
        </w:r>
        <w:r w:rsidR="009C334D">
          <w:rPr>
            <w:rFonts w:cs="Arial"/>
          </w:rPr>
        </w:r>
        <w:r w:rsidR="009C334D">
          <w:rPr>
            <w:rFonts w:cs="Arial"/>
          </w:rPr>
          <w:fldChar w:fldCharType="separate"/>
        </w:r>
        <w:r w:rsidR="009C334D" w:rsidRPr="007A2ABE">
          <w:rPr>
            <w:rFonts w:cs="Arial"/>
            <w:noProof/>
            <w:vertAlign w:val="superscript"/>
          </w:rPr>
          <w:t>10</w:t>
        </w:r>
        <w:r w:rsidR="009C334D">
          <w:rPr>
            <w:rFonts w:cs="Arial"/>
          </w:rPr>
          <w:fldChar w:fldCharType="end"/>
        </w:r>
      </w:hyperlink>
      <w:r w:rsidR="00592DE5">
        <w:rPr>
          <w:rFonts w:cs="Arial"/>
        </w:rPr>
        <w:t xml:space="preserve">, </w:t>
      </w:r>
      <w:r w:rsidR="008524E3">
        <w:t>and poorer quality of life both cross-</w:t>
      </w:r>
      <w:proofErr w:type="spellStart"/>
      <w:r w:rsidR="008524E3">
        <w:t>sectionally</w:t>
      </w:r>
      <w:proofErr w:type="spellEnd"/>
      <w:r w:rsidR="00AA38C1">
        <w:fldChar w:fldCharType="begin">
          <w:fldData xml:space="preserve">PEVuZE5vdGU+PENpdGU+PEF1dGhvcj5MYXNsZXR0PC9BdXRob3I+PFllYXI+MjAxMjwvWWVhcj48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</w:fldData>
        </w:fldChar>
      </w:r>
      <w:r w:rsidR="007A2ABE">
        <w:instrText xml:space="preserve"> ADDIN EN.CITE </w:instrText>
      </w:r>
      <w:r w:rsidR="007A2ABE">
        <w:fldChar w:fldCharType="begin">
          <w:fldData xml:space="preserve">PEVuZE5vdGU+PENpdGU+PEF1dGhvcj5MYXNsZXR0PC9BdXRob3I+PFllYXI+MjAxMjwvWWVhcj48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</w:fldData>
        </w:fldChar>
      </w:r>
      <w:r w:rsidR="007A2ABE">
        <w:instrText xml:space="preserve"> ADDIN EN.CITE.DATA </w:instrText>
      </w:r>
      <w:r w:rsidR="007A2ABE">
        <w:fldChar w:fldCharType="end"/>
      </w:r>
      <w:r w:rsidR="00AA38C1">
        <w:fldChar w:fldCharType="separate"/>
      </w:r>
      <w:hyperlink w:anchor="_ENREF_11" w:tooltip="Laslett, 2012 #35" w:history="1">
        <w:r w:rsidR="009C334D" w:rsidRPr="007A2ABE">
          <w:rPr>
            <w:noProof/>
            <w:vertAlign w:val="superscript"/>
          </w:rPr>
          <w:t>11</w:t>
        </w:r>
      </w:hyperlink>
      <w:r w:rsidR="007A2ABE" w:rsidRPr="007A2ABE">
        <w:rPr>
          <w:noProof/>
          <w:vertAlign w:val="superscript"/>
        </w:rPr>
        <w:t xml:space="preserve">, </w:t>
      </w:r>
      <w:hyperlink w:anchor="_ENREF_12" w:tooltip="Finney, 2013 #7" w:history="1">
        <w:r w:rsidR="009C334D" w:rsidRPr="007A2ABE">
          <w:rPr>
            <w:noProof/>
            <w:vertAlign w:val="superscript"/>
          </w:rPr>
          <w:t>12</w:t>
        </w:r>
      </w:hyperlink>
      <w:r w:rsidR="00AA38C1">
        <w:fldChar w:fldCharType="end"/>
      </w:r>
      <w:r w:rsidR="00025E81">
        <w:t xml:space="preserve"> </w:t>
      </w:r>
      <w:r w:rsidR="008524E3">
        <w:t>and longitudinally</w:t>
      </w:r>
      <w:r w:rsidR="00AA38C1">
        <w:fldChar w:fldCharType="begin">
          <w:fldData xml:space="preserve">PEVuZE5vdGU+PENpdGU+PEF1dGhvcj5MYXNsZXR0PC9BdXRob3I+PFllYXI+MjAxMjwvWWVhcj48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</w:fldData>
        </w:fldChar>
      </w:r>
      <w:r w:rsidR="007A2ABE">
        <w:instrText xml:space="preserve"> ADDIN EN.CITE </w:instrText>
      </w:r>
      <w:r w:rsidR="007A2ABE">
        <w:fldChar w:fldCharType="begin">
          <w:fldData xml:space="preserve">PEVuZE5vdGU+PENpdGU+PEF1dGhvcj5MYXNsZXR0PC9BdXRob3I+PFllYXI+MjAxMjwvWWVhcj48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</w:fldData>
        </w:fldChar>
      </w:r>
      <w:r w:rsidR="007A2ABE">
        <w:instrText xml:space="preserve"> ADDIN EN.CITE.DATA </w:instrText>
      </w:r>
      <w:r w:rsidR="007A2ABE">
        <w:fldChar w:fldCharType="end"/>
      </w:r>
      <w:r w:rsidR="00AA38C1">
        <w:fldChar w:fldCharType="separate"/>
      </w:r>
      <w:hyperlink w:anchor="_ENREF_11" w:tooltip="Laslett, 2012 #35" w:history="1">
        <w:r w:rsidR="009C334D" w:rsidRPr="007A2ABE">
          <w:rPr>
            <w:noProof/>
            <w:vertAlign w:val="superscript"/>
          </w:rPr>
          <w:t>11</w:t>
        </w:r>
      </w:hyperlink>
      <w:r w:rsidR="007A2ABE" w:rsidRPr="007A2ABE">
        <w:rPr>
          <w:noProof/>
          <w:vertAlign w:val="superscript"/>
        </w:rPr>
        <w:t xml:space="preserve">, </w:t>
      </w:r>
      <w:hyperlink w:anchor="_ENREF_13" w:tooltip="Hoogeboom, 2013 #2" w:history="1">
        <w:r w:rsidR="009C334D" w:rsidRPr="007A2ABE">
          <w:rPr>
            <w:noProof/>
            <w:vertAlign w:val="superscript"/>
          </w:rPr>
          <w:t>13</w:t>
        </w:r>
      </w:hyperlink>
      <w:r w:rsidR="00AA38C1">
        <w:fldChar w:fldCharType="end"/>
      </w:r>
      <w:r w:rsidR="00BF1F30">
        <w:t>:</w:t>
      </w:r>
      <w:r w:rsidR="001D4249">
        <w:t xml:space="preserve"> </w:t>
      </w:r>
      <w:r w:rsidR="00381D5A">
        <w:t xml:space="preserve">equivalent to </w:t>
      </w:r>
      <w:r w:rsidR="001D4249">
        <w:t>a dose response</w:t>
      </w:r>
      <w:r w:rsidR="00381D5A">
        <w:t xml:space="preserve"> for pain</w:t>
      </w:r>
      <w:r w:rsidR="001D4249">
        <w:t xml:space="preserve">.  </w:t>
      </w:r>
    </w:p>
    <w:p w14:paraId="7A62805E" w14:textId="63C6C91D" w:rsidR="00234601" w:rsidRPr="003E1449" w:rsidRDefault="00234601" w:rsidP="009C7724">
      <w:pPr>
        <w:pStyle w:val="ManuscriptDS"/>
      </w:pPr>
      <w:r>
        <w:t xml:space="preserve">Within the context of painful joints due to rheumatoid arthritis, the </w:t>
      </w:r>
      <w:r w:rsidR="000B5F82">
        <w:t xml:space="preserve">site of the </w:t>
      </w:r>
      <w:r>
        <w:t xml:space="preserve">second affected joint </w:t>
      </w:r>
      <w:r w:rsidR="007D2393">
        <w:t>is</w:t>
      </w:r>
      <w:r w:rsidRPr="00234601">
        <w:t xml:space="preserve"> random</w:t>
      </w:r>
      <w:r w:rsidR="00575405">
        <w:t>, as might be expected for a systemic disease affecting all synovial joints</w:t>
      </w:r>
      <w:hyperlink w:anchor="_ENREF_14" w:tooltip="Shakoor, 2002 #9" w:history="1">
        <w:r w:rsidR="009C334D" w:rsidRPr="00234601">
          <w:fldChar w:fldCharType="begin"/>
        </w:r>
        <w:r w:rsidR="009C334D">
          <w:instrText xml:space="preserve"> ADDIN EN.CITE &lt;EndNote&gt;&lt;Cite&gt;&lt;Author&gt;Shakoor&lt;/Author&gt;&lt;Year&gt;2002&lt;/Year&gt;&lt;RecNum&gt;9&lt;/RecNum&gt;&lt;DisplayText&gt;&lt;style face="superscript"&gt;14&lt;/style&gt;&lt;/DisplayText&gt;&lt;record&gt;&lt;rec-number&gt;9&lt;/rec-number&gt;&lt;foreign-keys&gt;&lt;key app="EN" db-id="2zdavwppfv9s5tesvr4v0wv100rwvxsrwssf" timestamp="1372748761"&gt;9&lt;/key&gt;&lt;/foreign-keys&gt;&lt;ref-type name="Journal Article"&gt;17&lt;/ref-type&gt;&lt;contributors&gt;&lt;authors&gt;&lt;author&gt;Shakoor, N.&lt;/author&gt;&lt;author&gt;Block, J. A.&lt;/author&gt;&lt;author&gt;Shott, S.&lt;/author&gt;&lt;author&gt;Case, J. P.&lt;/author&gt;&lt;/authors&gt;&lt;/contributors&gt;&lt;auth-address&gt;Section of Reumatology, Rush Medical College, Chicago, Illinois 60612, USA. najia_shakoor@rush.edu&lt;/auth-address&gt;&lt;titles&gt;&lt;title&gt;Nonrandom evolution of end-stage osteoarthritis of the lower limbs&lt;/title&gt;&lt;secondary-title&gt;Arthritis Rheum&lt;/secondary-title&gt;&lt;/titles&gt;&lt;periodical&gt;&lt;full-title&gt;Arthritis Rheum&lt;/full-title&gt;&lt;/periodical&gt;&lt;pages&gt;3185-9&lt;/pages&gt;&lt;volume&gt;46&lt;/volume&gt;&lt;number&gt;12&lt;/number&gt;&lt;edition&gt;2002/12/17&lt;/edition&gt;&lt;keywords&gt;&lt;keyword&gt;Arthroplasty, Replacement, Hip&lt;/keyword&gt;&lt;keyword&gt;Arthroplasty, Replacement, Knee&lt;/keyword&gt;&lt;keyword&gt;Cohort Studies&lt;/keyword&gt;&lt;keyword&gt;Disease Progression&lt;/keyword&gt;&lt;keyword&gt;Humans&lt;/keyword&gt;&lt;keyword&gt;Leg&lt;/keyword&gt;&lt;keyword&gt;Osteoarthritis/ physiopathology/ surgery&lt;/keyword&gt;&lt;keyword&gt;Reoperation&lt;/keyword&gt;&lt;/keywords&gt;&lt;dates&gt;&lt;year&gt;2002&lt;/year&gt;&lt;pub-dates&gt;&lt;date&gt;Dec&lt;/date&gt;&lt;/pub-dates&gt;&lt;/dates&gt;&lt;isbn&gt;0004-3591 (Print)&amp;#xD;0004-3591 (Linking)&lt;/isbn&gt;&lt;accession-num&gt;12483722&lt;/accession-num&gt;&lt;urls&gt;&lt;/urls&gt;&lt;electronic-resource-num&gt;10.1002/art.10649&lt;/electronic-resource-num&gt;&lt;remote-database-provider&gt;NLM&lt;/remote-database-provider&gt;&lt;language&gt;eng&lt;/language&gt;&lt;/record&gt;&lt;/Cite&gt;&lt;/EndNote&gt;</w:instrText>
        </w:r>
        <w:r w:rsidR="009C334D" w:rsidRPr="00234601">
          <w:fldChar w:fldCharType="separate"/>
        </w:r>
        <w:r w:rsidR="009C334D" w:rsidRPr="007A2ABE">
          <w:rPr>
            <w:noProof/>
            <w:vertAlign w:val="superscript"/>
          </w:rPr>
          <w:t>14</w:t>
        </w:r>
        <w:r w:rsidR="009C334D" w:rsidRPr="00234601">
          <w:fldChar w:fldCharType="end"/>
        </w:r>
      </w:hyperlink>
      <w:r w:rsidR="00BF1F30">
        <w:t>.</w:t>
      </w:r>
      <w:r w:rsidRPr="00234601">
        <w:t xml:space="preserve">  </w:t>
      </w:r>
      <w:r>
        <w:t>However, t</w:t>
      </w:r>
      <w:r w:rsidRPr="00234601">
        <w:t xml:space="preserve">here is </w:t>
      </w:r>
      <w:r w:rsidR="009C7724">
        <w:t>some</w:t>
      </w:r>
      <w:r w:rsidR="009C7724" w:rsidRPr="00234601">
        <w:t xml:space="preserve"> </w:t>
      </w:r>
      <w:r w:rsidRPr="00234601">
        <w:t>evidence that the pattern of inv</w:t>
      </w:r>
      <w:r>
        <w:t xml:space="preserve">olvement of different joints </w:t>
      </w:r>
      <w:r w:rsidRPr="00234601">
        <w:t>is not random</w:t>
      </w:r>
      <w:r>
        <w:t xml:space="preserve"> </w:t>
      </w:r>
      <w:r w:rsidR="00FA4634">
        <w:t>for</w:t>
      </w:r>
      <w:r>
        <w:t xml:space="preserve"> osteoarthritic pain.  Persons having a </w:t>
      </w:r>
      <w:r w:rsidRPr="00234601">
        <w:t xml:space="preserve">hip or knee replacement </w:t>
      </w:r>
      <w:r w:rsidR="005D7EE5">
        <w:t>we</w:t>
      </w:r>
      <w:r w:rsidR="00AE635B">
        <w:t>re</w:t>
      </w:r>
      <w:r w:rsidR="00381D5A" w:rsidRPr="00234601">
        <w:t xml:space="preserve"> </w:t>
      </w:r>
      <w:r w:rsidRPr="00234601">
        <w:t>likely to have a second or subsequent joint replacement of the lower limbs (25%) over 9 years</w:t>
      </w:r>
      <w:hyperlink w:anchor="_ENREF_15" w:tooltip="Gillam, 2013 #4" w:history="1">
        <w:r w:rsidR="009C334D" w:rsidRPr="00234601">
          <w:fldChar w:fldCharType="begin"/>
        </w:r>
        <w:r w:rsidR="009C334D">
          <w:instrText xml:space="preserve"> ADDIN EN.CITE &lt;EndNote&gt;&lt;Cite&gt;&lt;Author&gt;Gillam&lt;/Author&gt;&lt;Year&gt;2013&lt;/Year&gt;&lt;RecNum&gt;4&lt;/RecNum&gt;&lt;DisplayText&gt;&lt;style face="superscript"&gt;15&lt;/style&gt;&lt;/DisplayText&gt;&lt;record&gt;&lt;rec-number&gt;4&lt;/rec-number&gt;&lt;foreign-keys&gt;&lt;key app="EN" db-id="2zdavwppfv9s5tesvr4v0wv100rwvxsrwssf" timestamp="1372375553"&gt;4&lt;/key&gt;&lt;/foreign-keys&gt;&lt;ref-type name="Journal Article"&gt;17&lt;/ref-type&gt;&lt;contributors&gt;&lt;authors&gt;&lt;author&gt;Gillam, M. H.&lt;/author&gt;&lt;author&gt;Lie, S. A.&lt;/author&gt;&lt;author&gt;Salter, A.&lt;/author&gt;&lt;author&gt;Furnes, O.&lt;/author&gt;&lt;author&gt;Graves, S. E.&lt;/author&gt;&lt;author&gt;Havelin, L. I.&lt;/author&gt;&lt;author&gt;Ryan, P.&lt;/author&gt;&lt;/authors&gt;&lt;/contributors&gt;&lt;auth-address&gt;School of Population Health, University of Adelaide, SA, Australia. marianne.gillam@adelaide.edu.au&lt;/auth-address&gt;&lt;titles&gt;&lt;title&gt;The progression of end-stage osteoarthritis: analysis of data from the Australian and Norwegian joint replacement registries using a multi-state model&lt;/title&gt;&lt;secondary-title&gt;Osteoarthritis Cartilage&lt;/secondary-title&gt;&lt;/titles&gt;&lt;periodical&gt;&lt;full-title&gt;Osteoarthritis Cartilage&lt;/full-title&gt;&lt;/periodical&gt;&lt;pages&gt;405-12&lt;/pages&gt;&lt;volume&gt;21&lt;/volume&gt;&lt;number&gt;3&lt;/number&gt;&lt;edition&gt;2013/01/01&lt;/edition&gt;&lt;dates&gt;&lt;year&gt;2013&lt;/year&gt;&lt;pub-dates&gt;&lt;date&gt;Mar&lt;/date&gt;&lt;/pub-dates&gt;&lt;/dates&gt;&lt;isbn&gt;1522-9653 (Electronic)&amp;#xD;1063-4584 (Linking)&lt;/isbn&gt;&lt;accession-num&gt;23274101&lt;/accession-num&gt;&lt;urls&gt;&lt;/urls&gt;&lt;electronic-resource-num&gt;10.1016/j.joca.2012.12.008&lt;/electronic-resource-num&gt;&lt;remote-database-provider&gt;NLM&lt;/remote-database-provider&gt;&lt;language&gt;eng&lt;/language&gt;&lt;/record&gt;&lt;/Cite&gt;&lt;/EndNote&gt;</w:instrText>
        </w:r>
        <w:r w:rsidR="009C334D" w:rsidRPr="00234601">
          <w:fldChar w:fldCharType="separate"/>
        </w:r>
        <w:r w:rsidR="009C334D" w:rsidRPr="007A2ABE">
          <w:rPr>
            <w:noProof/>
            <w:vertAlign w:val="superscript"/>
          </w:rPr>
          <w:t>15</w:t>
        </w:r>
        <w:r w:rsidR="009C334D" w:rsidRPr="00234601">
          <w:fldChar w:fldCharType="end"/>
        </w:r>
      </w:hyperlink>
      <w:r w:rsidR="00BF1F30">
        <w:t>.</w:t>
      </w:r>
      <w:r w:rsidR="002838E6">
        <w:t xml:space="preserve">  However</w:t>
      </w:r>
      <w:r>
        <w:t xml:space="preserve">, use of </w:t>
      </w:r>
      <w:r w:rsidRPr="00234601">
        <w:t xml:space="preserve">joint replacement </w:t>
      </w:r>
      <w:r>
        <w:t>as an outcome measure is c</w:t>
      </w:r>
      <w:r w:rsidR="00B048DE">
        <w:t>o</w:t>
      </w:r>
      <w:r>
        <w:t>mplex</w:t>
      </w:r>
      <w:r w:rsidR="002838E6">
        <w:t>,</w:t>
      </w:r>
      <w:r>
        <w:t xml:space="preserve"> as </w:t>
      </w:r>
      <w:r w:rsidRPr="00234601">
        <w:t>rates of joint replacement are predicted by socioeconomic factors and patient willingness to undergo surgery</w:t>
      </w:r>
      <w:hyperlink w:anchor="_ENREF_16" w:tooltip="Hawker, 2006 #321" w:history="1">
        <w:r w:rsidR="009C334D" w:rsidRPr="00234601">
          <w:fldChar w:fldCharType="begin">
            <w:fldData xml:space="preserve">PEVuZE5vdGU+PENpdGU+PEF1dGhvcj5IYXdrZXI8L0F1dGhvcj48WWVhcj4yMDA2PC9ZZWFyPjxS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</w:fldData>
          </w:fldChar>
        </w:r>
        <w:r w:rsidR="009C334D">
          <w:instrText xml:space="preserve"> ADDIN EN.CITE </w:instrText>
        </w:r>
        <w:r w:rsidR="009C334D">
          <w:fldChar w:fldCharType="begin">
            <w:fldData xml:space="preserve">PEVuZE5vdGU+PENpdGU+PEF1dGhvcj5IYXdrZXI8L0F1dGhvcj48WWVhcj4yMDA2PC9ZZWFyPjxS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</w:fldData>
          </w:fldChar>
        </w:r>
        <w:r w:rsidR="009C334D">
          <w:instrText xml:space="preserve"> ADDIN EN.CITE.DATA </w:instrText>
        </w:r>
        <w:r w:rsidR="009C334D">
          <w:fldChar w:fldCharType="end"/>
        </w:r>
        <w:r w:rsidR="009C334D" w:rsidRPr="00234601">
          <w:fldChar w:fldCharType="separate"/>
        </w:r>
        <w:r w:rsidR="009C334D" w:rsidRPr="007A2ABE">
          <w:rPr>
            <w:noProof/>
            <w:vertAlign w:val="superscript"/>
          </w:rPr>
          <w:t>16</w:t>
        </w:r>
        <w:r w:rsidR="009C334D" w:rsidRPr="00234601">
          <w:fldChar w:fldCharType="end"/>
        </w:r>
      </w:hyperlink>
      <w:r w:rsidRPr="00234601">
        <w:t xml:space="preserve"> </w:t>
      </w:r>
      <w:r w:rsidR="002838E6">
        <w:t xml:space="preserve">as well as by </w:t>
      </w:r>
      <w:r w:rsidR="00381D5A">
        <w:t xml:space="preserve">somatic </w:t>
      </w:r>
      <w:r w:rsidR="002838E6">
        <w:t xml:space="preserve">factors, such as </w:t>
      </w:r>
      <w:r w:rsidRPr="00234601">
        <w:t>pain</w:t>
      </w:r>
      <w:r w:rsidRPr="00234601">
        <w:fldChar w:fldCharType="begin">
          <w:fldData xml:space="preserve">PEVuZE5vdGU+PENpdGU+PEF1dGhvcj5IYXdrZXI8L0F1dGhvcj48WWVhcj4yMDA2PC9ZZWFyPjxS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==
</w:fldData>
        </w:fldChar>
      </w:r>
      <w:r w:rsidR="007A2ABE">
        <w:instrText xml:space="preserve"> ADDIN EN.CITE </w:instrText>
      </w:r>
      <w:r w:rsidR="007A2ABE">
        <w:fldChar w:fldCharType="begin">
          <w:fldData xml:space="preserve">PEVuZE5vdGU+PENpdGU+PEF1dGhvcj5IYXdrZXI8L0F1dGhvcj48WWVhcj4yMDA2PC9ZZWFyPjxS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==
</w:fldData>
        </w:fldChar>
      </w:r>
      <w:r w:rsidR="007A2ABE">
        <w:instrText xml:space="preserve"> ADDIN EN.CITE.DATA </w:instrText>
      </w:r>
      <w:r w:rsidR="007A2ABE">
        <w:fldChar w:fldCharType="end"/>
      </w:r>
      <w:r w:rsidRPr="00234601">
        <w:fldChar w:fldCharType="separate"/>
      </w:r>
      <w:hyperlink w:anchor="_ENREF_16" w:tooltip="Hawker, 2006 #321" w:history="1">
        <w:r w:rsidR="009C334D" w:rsidRPr="007A2ABE">
          <w:rPr>
            <w:noProof/>
            <w:vertAlign w:val="superscript"/>
          </w:rPr>
          <w:t>16</w:t>
        </w:r>
      </w:hyperlink>
      <w:r w:rsidR="007A2ABE" w:rsidRPr="007A2ABE">
        <w:rPr>
          <w:noProof/>
          <w:vertAlign w:val="superscript"/>
        </w:rPr>
        <w:t xml:space="preserve">, </w:t>
      </w:r>
      <w:hyperlink w:anchor="_ENREF_17" w:tooltip="Conaghan, 2010 #140" w:history="1">
        <w:r w:rsidR="009C334D" w:rsidRPr="007A2ABE">
          <w:rPr>
            <w:noProof/>
            <w:vertAlign w:val="superscript"/>
          </w:rPr>
          <w:t>17</w:t>
        </w:r>
      </w:hyperlink>
      <w:r w:rsidRPr="00234601">
        <w:fldChar w:fldCharType="end"/>
      </w:r>
      <w:r w:rsidR="00BF1F30">
        <w:t>,</w:t>
      </w:r>
      <w:r w:rsidRPr="00234601">
        <w:t xml:space="preserve"> severity of radiographic damage and effusion</w:t>
      </w:r>
      <w:hyperlink w:anchor="_ENREF_17" w:tooltip="Conaghan, 2010 #140" w:history="1">
        <w:r w:rsidR="009C334D" w:rsidRPr="00234601">
          <w:fldChar w:fldCharType="begin">
            <w:fldData xml:space="preserve">PEVuZE5vdGU+PENpdGU+PEF1dGhvcj5Db25hZ2hhbjwvQXV0aG9yPjxZZWFyPjIwMTA8L1llYXI+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</w:fldData>
          </w:fldChar>
        </w:r>
        <w:r w:rsidR="009C334D">
          <w:instrText xml:space="preserve"> ADDIN EN.CITE </w:instrText>
        </w:r>
        <w:r w:rsidR="009C334D">
          <w:fldChar w:fldCharType="begin">
            <w:fldData xml:space="preserve">PEVuZE5vdGU+PENpdGU+PEF1dGhvcj5Db25hZ2hhbjwvQXV0aG9yPjxZZWFyPjIwMTA8L1llYXI+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</w:fldData>
          </w:fldChar>
        </w:r>
        <w:r w:rsidR="009C334D">
          <w:instrText xml:space="preserve"> ADDIN EN.CITE.DATA </w:instrText>
        </w:r>
        <w:r w:rsidR="009C334D">
          <w:fldChar w:fldCharType="end"/>
        </w:r>
        <w:r w:rsidR="009C334D" w:rsidRPr="00234601">
          <w:fldChar w:fldCharType="separate"/>
        </w:r>
        <w:r w:rsidR="009C334D" w:rsidRPr="007A2ABE">
          <w:rPr>
            <w:noProof/>
            <w:vertAlign w:val="superscript"/>
          </w:rPr>
          <w:t>17</w:t>
        </w:r>
        <w:r w:rsidR="009C334D" w:rsidRPr="00234601">
          <w:fldChar w:fldCharType="end"/>
        </w:r>
      </w:hyperlink>
      <w:r w:rsidR="00BF1F30">
        <w:t>.</w:t>
      </w:r>
      <w:r w:rsidR="00B77142">
        <w:t xml:space="preserve"> </w:t>
      </w:r>
      <w:r w:rsidR="00C27AD5" w:rsidDel="00C27AD5">
        <w:t xml:space="preserve">Observational data </w:t>
      </w:r>
      <w:r w:rsidR="005D7EE5">
        <w:t>of middle-aged female</w:t>
      </w:r>
      <w:r w:rsidR="00C27AD5" w:rsidDel="00C27AD5">
        <w:t xml:space="preserve"> health care workers over one year demonstrates that chronic knee pain predicts new chronic low back pain (OR 3.14; 95% CI 1.74 – 5.70), but not chronic neck / shoulder pain after adjustment for demographic and </w:t>
      </w:r>
      <w:r w:rsidR="00C27AD5" w:rsidDel="00C27AD5">
        <w:lastRenderedPageBreak/>
        <w:t>work–related factors (OR 1.79 (95% CI 0.88 – 3.63)</w:t>
      </w:r>
      <w:hyperlink w:anchor="_ENREF_18" w:tooltip="Andersen, 2012 #23" w:history="1">
        <w:r w:rsidR="009C334D" w:rsidDel="00C27AD5">
          <w:fldChar w:fldCharType="begin">
            <w:fldData xml:space="preserve">PEVuZE5vdGU+PENpdGU+PEF1dGhvcj5BbmRlcnNlbjwvQXV0aG9yPjxZZWFyPjIwMTI8L1llYXI+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</w:fldData>
          </w:fldChar>
        </w:r>
        <w:r w:rsidR="009C334D">
          <w:instrText xml:space="preserve"> ADDIN EN.CITE </w:instrText>
        </w:r>
        <w:r w:rsidR="009C334D">
          <w:fldChar w:fldCharType="begin">
            <w:fldData xml:space="preserve">PEVuZE5vdGU+PENpdGU+PEF1dGhvcj5BbmRlcnNlbjwvQXV0aG9yPjxZZWFyPjIwMTI8L1llYXI+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</w:fldData>
          </w:fldChar>
        </w:r>
        <w:r w:rsidR="009C334D">
          <w:instrText xml:space="preserve"> ADDIN EN.CITE.DATA </w:instrText>
        </w:r>
        <w:r w:rsidR="009C334D">
          <w:fldChar w:fldCharType="end"/>
        </w:r>
        <w:r w:rsidR="009C334D" w:rsidDel="00C27AD5">
          <w:fldChar w:fldCharType="separate"/>
        </w:r>
        <w:r w:rsidR="009C334D" w:rsidRPr="007A2ABE">
          <w:rPr>
            <w:noProof/>
            <w:vertAlign w:val="superscript"/>
          </w:rPr>
          <w:t>18</w:t>
        </w:r>
        <w:r w:rsidR="009C334D" w:rsidDel="00C27AD5">
          <w:fldChar w:fldCharType="end"/>
        </w:r>
      </w:hyperlink>
      <w:r w:rsidR="005D7EE5">
        <w:t xml:space="preserve">. </w:t>
      </w:r>
      <w:r w:rsidR="00C27AD5" w:rsidDel="00C27AD5">
        <w:t xml:space="preserve">However, </w:t>
      </w:r>
      <w:r w:rsidR="005D7EE5">
        <w:t xml:space="preserve">that study </w:t>
      </w:r>
      <w:r w:rsidR="00C27AD5" w:rsidDel="00C27AD5">
        <w:t xml:space="preserve">did not </w:t>
      </w:r>
      <w:r w:rsidR="009C7724">
        <w:t>explore</w:t>
      </w:r>
      <w:r w:rsidR="00C27AD5" w:rsidDel="00C27AD5">
        <w:t xml:space="preserve"> any mechanisms as to how this </w:t>
      </w:r>
      <w:r w:rsidR="00B12F96">
        <w:t>‘</w:t>
      </w:r>
      <w:r w:rsidR="00C27AD5" w:rsidDel="00C27AD5">
        <w:t>spread</w:t>
      </w:r>
      <w:r w:rsidR="009C7724">
        <w:t>’</w:t>
      </w:r>
      <w:r w:rsidR="00C27AD5" w:rsidDel="00C27AD5">
        <w:t xml:space="preserve"> of pain might occur.</w:t>
      </w:r>
    </w:p>
    <w:p w14:paraId="64332515" w14:textId="64990282" w:rsidR="00180912" w:rsidDel="00C27AD5" w:rsidRDefault="0010023F" w:rsidP="00C27AD5">
      <w:pPr>
        <w:pStyle w:val="ManuscriptDS"/>
      </w:pPr>
      <w:r>
        <w:t>From</w:t>
      </w:r>
      <w:r w:rsidR="00D703DF">
        <w:t xml:space="preserve"> multiple</w:t>
      </w:r>
      <w:r>
        <w:t xml:space="preserve"> clinical observations, w</w:t>
      </w:r>
      <w:r w:rsidRPr="000C103A">
        <w:t xml:space="preserve">e </w:t>
      </w:r>
      <w:r>
        <w:t xml:space="preserve">hypothesised that </w:t>
      </w:r>
      <w:r w:rsidR="005D7EE5">
        <w:t>increasing numbers of painful joints</w:t>
      </w:r>
      <w:r>
        <w:t xml:space="preserve"> is related to pain-associated muscle loss in one joint leading to increased loading and subsequent pain in other joints.  For example, in people with knee pain, </w:t>
      </w:r>
      <w:r w:rsidR="00D703DF">
        <w:t xml:space="preserve">the commonly </w:t>
      </w:r>
      <w:r w:rsidR="005D7EE5">
        <w:t>related</w:t>
      </w:r>
      <w:r>
        <w:t xml:space="preserve"> loss of leg muscle strength leads to increased reliance on upper limbs for daily activities such as getting out of chairs</w:t>
      </w:r>
      <w:r w:rsidR="00D703DF">
        <w:t xml:space="preserve"> and cars</w:t>
      </w:r>
      <w:r w:rsidR="003005A6">
        <w:t>,</w:t>
      </w:r>
      <w:r w:rsidR="00D703DF">
        <w:t xml:space="preserve"> or using stairs (requiring use of rails)</w:t>
      </w:r>
      <w:r>
        <w:t xml:space="preserve">. </w:t>
      </w:r>
      <w:r w:rsidR="00381682">
        <w:t xml:space="preserve"> </w:t>
      </w:r>
      <w:r>
        <w:t xml:space="preserve">If this </w:t>
      </w:r>
      <w:r w:rsidR="005D7EE5">
        <w:t>‘</w:t>
      </w:r>
      <w:r>
        <w:t>biomechanical spread</w:t>
      </w:r>
      <w:r w:rsidR="005D7EE5">
        <w:t>’</w:t>
      </w:r>
      <w:r>
        <w:t xml:space="preserve"> of joint pain is true, </w:t>
      </w:r>
      <w:r w:rsidR="00EB7325">
        <w:t>it would provide a critical point</w:t>
      </w:r>
      <w:r w:rsidR="00E476BC" w:rsidRPr="00342068">
        <w:t xml:space="preserve"> for </w:t>
      </w:r>
      <w:r w:rsidR="00EB7325">
        <w:t xml:space="preserve">interventions that could </w:t>
      </w:r>
      <w:r w:rsidR="00E476BC" w:rsidRPr="00342068">
        <w:t>prevent</w:t>
      </w:r>
      <w:r w:rsidR="009E42A8">
        <w:t xml:space="preserve"> the </w:t>
      </w:r>
      <w:r w:rsidR="005D7EE5">
        <w:t xml:space="preserve">subsequent </w:t>
      </w:r>
      <w:r w:rsidR="009E42A8">
        <w:t>cascade of painful joints.</w:t>
      </w:r>
    </w:p>
    <w:p w14:paraId="3FACDF80" w14:textId="29AB6785" w:rsidR="00CD3181" w:rsidRDefault="00854D5C" w:rsidP="005475EB">
      <w:pPr>
        <w:pStyle w:val="ManuscriptDS"/>
        <w:rPr>
          <w:lang w:val="x-none" w:eastAsia="x-none"/>
        </w:rPr>
      </w:pPr>
      <w:r>
        <w:rPr>
          <w:lang w:eastAsia="x-none"/>
        </w:rPr>
        <w:t xml:space="preserve">Our </w:t>
      </w:r>
      <w:r w:rsidR="004876BB">
        <w:rPr>
          <w:lang w:eastAsia="x-none"/>
        </w:rPr>
        <w:t xml:space="preserve">study </w:t>
      </w:r>
      <w:r w:rsidR="00EB7325">
        <w:rPr>
          <w:lang w:eastAsia="x-none"/>
        </w:rPr>
        <w:t xml:space="preserve">therefore </w:t>
      </w:r>
      <w:r w:rsidR="004876BB">
        <w:rPr>
          <w:lang w:eastAsia="x-none"/>
        </w:rPr>
        <w:t xml:space="preserve">aimed to </w:t>
      </w:r>
      <w:r w:rsidR="004876BB" w:rsidRPr="004876BB">
        <w:rPr>
          <w:lang w:val="x-none" w:eastAsia="x-none"/>
        </w:rPr>
        <w:t xml:space="preserve">assess whether the number of painful joints increases over time, </w:t>
      </w:r>
      <w:r w:rsidR="00924FD2">
        <w:rPr>
          <w:lang w:val="en-GB" w:eastAsia="x-none"/>
        </w:rPr>
        <w:t xml:space="preserve">and if so, </w:t>
      </w:r>
      <w:r w:rsidR="004876BB" w:rsidRPr="004876BB">
        <w:rPr>
          <w:lang w:val="x-none" w:eastAsia="x-none"/>
        </w:rPr>
        <w:t>whether pain in certain joints precedes pain in others</w:t>
      </w:r>
      <w:r w:rsidR="006D512F">
        <w:rPr>
          <w:lang w:eastAsia="x-none"/>
        </w:rPr>
        <w:t xml:space="preserve">.  We </w:t>
      </w:r>
      <w:r w:rsidR="00DA024E">
        <w:rPr>
          <w:lang w:eastAsia="x-none"/>
        </w:rPr>
        <w:t xml:space="preserve">then </w:t>
      </w:r>
      <w:r w:rsidR="006D512F">
        <w:rPr>
          <w:lang w:eastAsia="x-none"/>
        </w:rPr>
        <w:t xml:space="preserve">aimed to investigate </w:t>
      </w:r>
      <w:r w:rsidR="006D512F">
        <w:rPr>
          <w:lang w:val="en-GB" w:eastAsia="x-none"/>
        </w:rPr>
        <w:t xml:space="preserve">whether </w:t>
      </w:r>
      <w:r w:rsidR="00924FD2">
        <w:rPr>
          <w:lang w:val="en-GB" w:eastAsia="x-none"/>
        </w:rPr>
        <w:t>knee pain predicts subsequent development of shoulder pain</w:t>
      </w:r>
      <w:r w:rsidR="0058312C">
        <w:rPr>
          <w:lang w:val="en-GB" w:eastAsia="x-none"/>
        </w:rPr>
        <w:t xml:space="preserve">, and if so, </w:t>
      </w:r>
      <w:r w:rsidR="00CD3181">
        <w:rPr>
          <w:lang w:val="en-GB" w:eastAsia="x-none"/>
        </w:rPr>
        <w:t xml:space="preserve">to assess our </w:t>
      </w:r>
      <w:r w:rsidR="00CD3181">
        <w:rPr>
          <w:i/>
          <w:lang w:val="en-GB" w:eastAsia="x-none"/>
        </w:rPr>
        <w:t xml:space="preserve">a </w:t>
      </w:r>
      <w:r w:rsidR="00CD3181" w:rsidRPr="00CD3181">
        <w:rPr>
          <w:i/>
          <w:lang w:val="en-GB" w:eastAsia="x-none"/>
        </w:rPr>
        <w:t>priori</w:t>
      </w:r>
      <w:r w:rsidR="00CD3181">
        <w:rPr>
          <w:lang w:val="en-GB" w:eastAsia="x-none"/>
        </w:rPr>
        <w:t xml:space="preserve"> hypothesis, </w:t>
      </w:r>
      <w:r w:rsidR="004876BB" w:rsidRPr="004876BB">
        <w:rPr>
          <w:lang w:val="x-none" w:eastAsia="x-none"/>
        </w:rPr>
        <w:t xml:space="preserve">to assess whether </w:t>
      </w:r>
      <w:r w:rsidR="00924FD2">
        <w:rPr>
          <w:lang w:val="en-GB" w:eastAsia="x-none"/>
        </w:rPr>
        <w:t>any such</w:t>
      </w:r>
      <w:r w:rsidR="00924FD2" w:rsidRPr="004876BB">
        <w:rPr>
          <w:lang w:val="x-none" w:eastAsia="x-none"/>
        </w:rPr>
        <w:t xml:space="preserve"> </w:t>
      </w:r>
      <w:r w:rsidR="004876BB" w:rsidRPr="004876BB">
        <w:rPr>
          <w:lang w:val="x-none" w:eastAsia="x-none"/>
        </w:rPr>
        <w:t xml:space="preserve">association is mediated by </w:t>
      </w:r>
      <w:r w:rsidR="00B66680">
        <w:rPr>
          <w:lang w:val="en-GB" w:eastAsia="x-none"/>
        </w:rPr>
        <w:t xml:space="preserve">functional </w:t>
      </w:r>
      <w:r w:rsidR="00575405">
        <w:rPr>
          <w:lang w:val="en-GB" w:eastAsia="x-none"/>
        </w:rPr>
        <w:t xml:space="preserve">leg muscle </w:t>
      </w:r>
      <w:r w:rsidR="004876BB" w:rsidRPr="004876BB">
        <w:rPr>
          <w:lang w:val="x-none" w:eastAsia="x-none"/>
        </w:rPr>
        <w:t>weakness</w:t>
      </w:r>
      <w:r>
        <w:rPr>
          <w:lang w:eastAsia="x-none"/>
        </w:rPr>
        <w:t xml:space="preserve">, </w:t>
      </w:r>
      <w:r w:rsidRPr="004876BB">
        <w:rPr>
          <w:lang w:val="x-none" w:eastAsia="x-none"/>
        </w:rPr>
        <w:t>in a cohort of older adults with painful knee</w:t>
      </w:r>
      <w:r w:rsidR="00EB7325">
        <w:rPr>
          <w:lang w:val="en-GB" w:eastAsia="x-none"/>
        </w:rPr>
        <w:t>s</w:t>
      </w:r>
      <w:r w:rsidRPr="004876BB">
        <w:rPr>
          <w:lang w:val="x-none" w:eastAsia="x-none"/>
        </w:rPr>
        <w:t xml:space="preserve"> </w:t>
      </w:r>
      <w:r w:rsidR="00EB7325">
        <w:rPr>
          <w:lang w:val="x-none" w:eastAsia="x-none"/>
        </w:rPr>
        <w:t xml:space="preserve">from </w:t>
      </w:r>
      <w:r w:rsidRPr="004876BB">
        <w:rPr>
          <w:lang w:val="x-none" w:eastAsia="x-none"/>
        </w:rPr>
        <w:t xml:space="preserve">the NIH </w:t>
      </w:r>
      <w:r>
        <w:rPr>
          <w:lang w:val="x-none" w:eastAsia="x-none"/>
        </w:rPr>
        <w:t>Osteoarthritis Initiative (</w:t>
      </w:r>
      <w:proofErr w:type="spellStart"/>
      <w:r>
        <w:rPr>
          <w:lang w:val="x-none" w:eastAsia="x-none"/>
        </w:rPr>
        <w:t>OAI</w:t>
      </w:r>
      <w:proofErr w:type="spellEnd"/>
      <w:r>
        <w:rPr>
          <w:lang w:val="x-none" w:eastAsia="x-none"/>
        </w:rPr>
        <w:t>)</w:t>
      </w:r>
      <w:r>
        <w:rPr>
          <w:lang w:val="en-GB" w:eastAsia="x-none"/>
        </w:rPr>
        <w:t>.</w:t>
      </w:r>
    </w:p>
    <w:p w14:paraId="661077F5" w14:textId="6934056C" w:rsidR="005475EB" w:rsidRDefault="005475EB" w:rsidP="005475EB">
      <w:pPr>
        <w:pStyle w:val="Heading2"/>
        <w:rPr>
          <w:lang w:val="en-US"/>
        </w:rPr>
      </w:pPr>
      <w:r w:rsidRPr="00EE00B6">
        <w:t>Methods</w:t>
      </w:r>
    </w:p>
    <w:p w14:paraId="20D6D3F0" w14:textId="77777777" w:rsidR="005475EB" w:rsidRPr="005475EB" w:rsidRDefault="005475EB" w:rsidP="005475EB">
      <w:pPr>
        <w:pStyle w:val="Heading3"/>
      </w:pPr>
      <w:r w:rsidRPr="005475EB">
        <w:t>Study design, setting and participants</w:t>
      </w:r>
    </w:p>
    <w:p w14:paraId="6C8D612C" w14:textId="1655EE16" w:rsidR="005475EB" w:rsidRDefault="005475EB" w:rsidP="00AF0643">
      <w:pPr>
        <w:pStyle w:val="ManuscriptDS"/>
      </w:pPr>
      <w:r w:rsidRPr="001B7697">
        <w:t xml:space="preserve">Data used in </w:t>
      </w:r>
      <w:r w:rsidR="00922F9D">
        <w:t>this research</w:t>
      </w:r>
      <w:r w:rsidRPr="001B7697">
        <w:t xml:space="preserve"> were obtained from the </w:t>
      </w:r>
      <w:proofErr w:type="spellStart"/>
      <w:r w:rsidRPr="001B7697">
        <w:t>OAI</w:t>
      </w:r>
      <w:proofErr w:type="spellEnd"/>
      <w:r w:rsidRPr="001B7697">
        <w:t xml:space="preserve">, </w:t>
      </w:r>
      <w:r w:rsidRPr="00BD2B2C">
        <w:t>a publicly available multi-centre population-based observational cohort study of</w:t>
      </w:r>
      <w:r w:rsidR="004F0274">
        <w:t xml:space="preserve"> people with</w:t>
      </w:r>
      <w:r w:rsidRPr="00BD2B2C">
        <w:t xml:space="preserve"> knee OA</w:t>
      </w:r>
      <w:r w:rsidR="004F0274">
        <w:t xml:space="preserve"> or at risk of knee OA</w:t>
      </w:r>
      <w:r>
        <w:t xml:space="preserve">, </w:t>
      </w:r>
      <w:r w:rsidRPr="001B7697">
        <w:t xml:space="preserve">available for public access at </w:t>
      </w:r>
      <w:r w:rsidRPr="001B7697">
        <w:rPr>
          <w:rStyle w:val="Hyperlink"/>
          <w:rFonts w:eastAsia="Calibri" w:cs="Arial"/>
          <w:szCs w:val="24"/>
        </w:rPr>
        <w:t>http://www.oai.ucsf.edu/</w:t>
      </w:r>
      <w:r w:rsidRPr="001B7697">
        <w:t xml:space="preserve">. Specific datasets used are detailed </w:t>
      </w:r>
      <w:r>
        <w:t xml:space="preserve">in </w:t>
      </w:r>
      <w:r w:rsidR="00277F2E">
        <w:t>Supplementary Table 1</w:t>
      </w:r>
      <w:r w:rsidR="00AF0643">
        <w:t xml:space="preserve">. </w:t>
      </w:r>
      <w:r>
        <w:t xml:space="preserve">The </w:t>
      </w:r>
      <w:proofErr w:type="spellStart"/>
      <w:r w:rsidRPr="00F402D9">
        <w:t>OAI</w:t>
      </w:r>
      <w:proofErr w:type="spellEnd"/>
      <w:r>
        <w:t xml:space="preserve"> </w:t>
      </w:r>
      <w:r w:rsidRPr="00F402D9">
        <w:t>compris</w:t>
      </w:r>
      <w:r>
        <w:t>es data on</w:t>
      </w:r>
      <w:r w:rsidRPr="00F402D9">
        <w:t xml:space="preserve"> persons aged 45-79 years</w:t>
      </w:r>
      <w:r w:rsidR="006F0D28">
        <w:t xml:space="preserve">.  We included participants in the </w:t>
      </w:r>
      <w:r w:rsidRPr="00F402D9">
        <w:t xml:space="preserve">Progression </w:t>
      </w:r>
      <w:r w:rsidR="006F0D28">
        <w:t xml:space="preserve">sub-cohort </w:t>
      </w:r>
      <w:r w:rsidRPr="00F402D9">
        <w:t>(persons with existing knee OA</w:t>
      </w:r>
      <w:r w:rsidRPr="0045144D">
        <w:t xml:space="preserve">; </w:t>
      </w:r>
      <w:r w:rsidRPr="001A0FFE">
        <w:t>n=1,3</w:t>
      </w:r>
      <w:r w:rsidRPr="0045144D">
        <w:t xml:space="preserve">90), </w:t>
      </w:r>
      <w:r w:rsidR="006F0D28">
        <w:t xml:space="preserve">and the </w:t>
      </w:r>
      <w:r w:rsidRPr="0045144D">
        <w:t xml:space="preserve">Incidence </w:t>
      </w:r>
      <w:r w:rsidR="006F0D28">
        <w:t xml:space="preserve">sub-cohort </w:t>
      </w:r>
      <w:r w:rsidRPr="0045144D">
        <w:t xml:space="preserve">(persons with risk factors for knee OA; </w:t>
      </w:r>
      <w:r w:rsidRPr="001A0FFE">
        <w:t>n=3,28</w:t>
      </w:r>
      <w:r w:rsidRPr="0045144D">
        <w:t>4)</w:t>
      </w:r>
      <w:hyperlink w:anchor="_ENREF_19" w:tooltip="Nevitt, 2006 #3" w:history="1">
        <w:r w:rsidR="009C334D" w:rsidRPr="00837C47">
          <w:fldChar w:fldCharType="begin"/>
        </w:r>
        <w:r w:rsidR="009C334D">
          <w:instrText xml:space="preserve"> ADDIN EN.CITE &lt;EndNote&gt;&lt;Cite&gt;&lt;Author&gt;Nevitt&lt;/Author&gt;&lt;Year&gt;2006&lt;/Year&gt;&lt;RecNum&gt;3&lt;/RecNum&gt;&lt;DisplayText&gt;&lt;style face="superscript"&gt;19&lt;/style&gt;&lt;/DisplayText&gt;&lt;record&gt;&lt;rec-number&gt;3&lt;/rec-number&gt;&lt;foreign-keys&gt;&lt;key app="EN" db-id="ptx5srxf2t0e5aedtsov2semfwas9aztxvt2" timestamp="1342006749"&gt;3&lt;/key&gt;&lt;/foreign-keys&gt;&lt;ref-type name="Report"&gt;27&lt;/ref-type&gt;&lt;contributors&gt;&lt;authors&gt;&lt;author&gt;Nevitt, M.C.&lt;/author&gt;&lt;author&gt;Felson, D.T.&lt;/author&gt;&lt;author&gt;Lester, G.&lt;/author&gt;&lt;/authors&gt;&lt;/contributors&gt;&lt;titles&gt;&lt;title&gt;The osteoarthritis initiative:  protocol for the cohort study&lt;/title&gt;&lt;/titles&gt;&lt;dates&gt;&lt;year&gt;2006&lt;/year&gt;&lt;/dates&gt;&lt;urls&gt;&lt;related-urls&gt;&lt;url&gt;http://oai.epi-ucsf.org/datarelease/docs/StudyDesignProtocol.pdf&lt;/url&gt;&lt;/related-urls&gt;&lt;/urls&gt;&lt;/record&gt;&lt;/Cite&gt;&lt;/EndNote&gt;</w:instrText>
        </w:r>
        <w:r w:rsidR="009C334D" w:rsidRPr="00837C47">
          <w:fldChar w:fldCharType="separate"/>
        </w:r>
        <w:r w:rsidR="009C334D" w:rsidRPr="007A2ABE">
          <w:rPr>
            <w:noProof/>
            <w:vertAlign w:val="superscript"/>
          </w:rPr>
          <w:t>19</w:t>
        </w:r>
        <w:r w:rsidR="009C334D" w:rsidRPr="00837C47">
          <w:fldChar w:fldCharType="end"/>
        </w:r>
      </w:hyperlink>
      <w:r w:rsidR="00BF1F30">
        <w:t>.</w:t>
      </w:r>
      <w:r w:rsidR="006F0D28">
        <w:t xml:space="preserve">  </w:t>
      </w:r>
    </w:p>
    <w:p w14:paraId="06D5BDAA" w14:textId="5DE7F435" w:rsidR="00394466" w:rsidRDefault="00837C47" w:rsidP="00394466">
      <w:pPr>
        <w:pStyle w:val="ManuscriptDS"/>
        <w:spacing w:after="0"/>
      </w:pPr>
      <w:r w:rsidRPr="00767981">
        <w:lastRenderedPageBreak/>
        <w:t>Persons</w:t>
      </w:r>
      <w:r>
        <w:t xml:space="preserve"> were excluded from </w:t>
      </w:r>
      <w:r w:rsidR="004F0274">
        <w:t xml:space="preserve">entering </w:t>
      </w:r>
      <w:r>
        <w:t xml:space="preserve">the </w:t>
      </w:r>
      <w:proofErr w:type="spellStart"/>
      <w:r>
        <w:t>OAI</w:t>
      </w:r>
      <w:proofErr w:type="spellEnd"/>
      <w:r>
        <w:t xml:space="preserve"> if they had inflammatory arthritis, severe joint space narrowing (</w:t>
      </w:r>
      <w:proofErr w:type="spellStart"/>
      <w:r>
        <w:t>JSN</w:t>
      </w:r>
      <w:proofErr w:type="spellEnd"/>
      <w:r>
        <w:t xml:space="preserve">) in both knees, unilateral knee joint replacement and severe </w:t>
      </w:r>
      <w:proofErr w:type="spellStart"/>
      <w:r>
        <w:t>JSN</w:t>
      </w:r>
      <w:proofErr w:type="spellEnd"/>
      <w:r>
        <w:t xml:space="preserve"> in the contralateral knee, inability to undergo MRI, or to provide a blood sample, required use of walking aids excepting a single straight cane ≤50% of the time, or were unwilling to provide informed consent. </w:t>
      </w:r>
      <w:r w:rsidRPr="00DC6F7B">
        <w:t>Patients were recruited at four clinical sites</w:t>
      </w:r>
      <w:r>
        <w:t xml:space="preserve">, and </w:t>
      </w:r>
      <w:r w:rsidR="00747F19">
        <w:t>were assessed yearly.  T</w:t>
      </w:r>
      <w:r w:rsidRPr="00DC6F7B">
        <w:t>he study was approved by the institutional review boards at each of the sites</w:t>
      </w:r>
      <w:r>
        <w:t>.  A</w:t>
      </w:r>
      <w:r w:rsidRPr="00DC6F7B">
        <w:t>ll participants gave informed consent.</w:t>
      </w:r>
      <w:r>
        <w:t xml:space="preserve"> </w:t>
      </w:r>
      <w:r w:rsidR="00D13A1B">
        <w:t xml:space="preserve"> </w:t>
      </w:r>
    </w:p>
    <w:p w14:paraId="50D9CCCB" w14:textId="77777777" w:rsidR="005475EB" w:rsidRDefault="00394466" w:rsidP="00394466">
      <w:pPr>
        <w:pStyle w:val="Heading3"/>
      </w:pPr>
      <w:r>
        <w:t>Exposure:  Persistent knee pain</w:t>
      </w:r>
    </w:p>
    <w:p w14:paraId="4E925DC3" w14:textId="51E648DF" w:rsidR="00394466" w:rsidRPr="00515D88" w:rsidRDefault="00515D88" w:rsidP="00394466">
      <w:pPr>
        <w:pStyle w:val="ManuscriptDS"/>
        <w:rPr>
          <w:lang w:eastAsia="x-none"/>
        </w:rPr>
      </w:pPr>
      <w:proofErr w:type="spellStart"/>
      <w:r>
        <w:rPr>
          <w:lang w:eastAsia="x-none"/>
        </w:rPr>
        <w:t>OAI</w:t>
      </w:r>
      <w:proofErr w:type="spellEnd"/>
      <w:r>
        <w:rPr>
          <w:lang w:eastAsia="x-none"/>
        </w:rPr>
        <w:t xml:space="preserve"> participants </w:t>
      </w:r>
      <w:r w:rsidR="009E5360">
        <w:rPr>
          <w:lang w:eastAsia="x-none"/>
        </w:rPr>
        <w:t>were classified as having persistent pain in neither, one or both knees based on data from years 0</w:t>
      </w:r>
      <w:r w:rsidR="00E21495">
        <w:rPr>
          <w:lang w:eastAsia="x-none"/>
        </w:rPr>
        <w:t>––</w:t>
      </w:r>
      <w:r w:rsidR="009E5360">
        <w:rPr>
          <w:lang w:eastAsia="x-none"/>
        </w:rPr>
        <w:t>3</w:t>
      </w:r>
      <w:r w:rsidR="00DC3ECC">
        <w:rPr>
          <w:lang w:eastAsia="x-none"/>
        </w:rPr>
        <w:t xml:space="preserve"> (</w:t>
      </w:r>
      <w:r w:rsidR="00683F2B">
        <w:rPr>
          <w:lang w:eastAsia="x-none"/>
        </w:rPr>
        <w:t>Figure 1</w:t>
      </w:r>
      <w:r w:rsidR="00DC3ECC">
        <w:rPr>
          <w:lang w:eastAsia="x-none"/>
        </w:rPr>
        <w:t>)</w:t>
      </w:r>
      <w:r w:rsidR="009E5360">
        <w:rPr>
          <w:lang w:eastAsia="x-none"/>
        </w:rPr>
        <w:t>.  Those with persistently sore knee</w:t>
      </w:r>
      <w:r w:rsidR="0046036C">
        <w:rPr>
          <w:lang w:eastAsia="x-none"/>
        </w:rPr>
        <w:t>s</w:t>
      </w:r>
      <w:r w:rsidR="009E5360">
        <w:rPr>
          <w:lang w:eastAsia="x-none"/>
        </w:rPr>
        <w:t xml:space="preserve"> had </w:t>
      </w:r>
      <w:r w:rsidR="0046036C">
        <w:rPr>
          <w:lang w:eastAsia="x-none"/>
        </w:rPr>
        <w:t xml:space="preserve">knee </w:t>
      </w:r>
      <w:r w:rsidR="009E5360">
        <w:rPr>
          <w:lang w:eastAsia="x-none"/>
        </w:rPr>
        <w:t>pain, aching or stiffness on more than half of the days in the past 30 days</w:t>
      </w:r>
      <w:r w:rsidR="001A186B">
        <w:rPr>
          <w:lang w:eastAsia="x-none"/>
        </w:rPr>
        <w:t xml:space="preserve">, </w:t>
      </w:r>
      <w:r w:rsidR="0046036C">
        <w:rPr>
          <w:lang w:eastAsia="x-none"/>
        </w:rPr>
        <w:t>at baseline, and on at least two occasions in that same knee over years 1–3</w:t>
      </w:r>
      <w:r w:rsidR="001A186B">
        <w:rPr>
          <w:lang w:eastAsia="x-none"/>
        </w:rPr>
        <w:t>,</w:t>
      </w:r>
      <w:r w:rsidR="001A186B" w:rsidRPr="001A186B">
        <w:rPr>
          <w:color w:val="auto"/>
          <w:lang w:eastAsia="x-none"/>
        </w:rPr>
        <w:t xml:space="preserve"> </w:t>
      </w:r>
      <w:r w:rsidR="001A186B" w:rsidRPr="001A186B">
        <w:rPr>
          <w:lang w:eastAsia="x-none"/>
        </w:rPr>
        <w:t>based on data from the Screening Visit Workbook (P01KPR30CV, P01KPL30CV) and Follow-up Visit Interviews, in the Joint Symptoms datasets</w:t>
      </w:r>
      <w:r w:rsidR="0046036C">
        <w:rPr>
          <w:lang w:eastAsia="x-none"/>
        </w:rPr>
        <w:t xml:space="preserve">.  Participants were defined as not having persistently sore knees if they reported not having knee pain, aching or stiffness on more than half of the days in the past 30 days at baseline and also at years 1–3.  Study participants who did not meet criteria for persistent pain </w:t>
      </w:r>
      <w:r w:rsidR="006C7EEC">
        <w:rPr>
          <w:lang w:eastAsia="x-none"/>
        </w:rPr>
        <w:t xml:space="preserve">in neither, </w:t>
      </w:r>
      <w:r w:rsidR="0046036C">
        <w:rPr>
          <w:lang w:eastAsia="x-none"/>
        </w:rPr>
        <w:t>left, right or both knees were excluded.</w:t>
      </w:r>
    </w:p>
    <w:p w14:paraId="6023EFC2" w14:textId="77777777" w:rsidR="0002560D" w:rsidRDefault="00394466" w:rsidP="00394466">
      <w:pPr>
        <w:pStyle w:val="Heading3"/>
      </w:pPr>
      <w:r>
        <w:t>Outcome:  Shoulder pain</w:t>
      </w:r>
    </w:p>
    <w:p w14:paraId="5DB1D139" w14:textId="161838C8" w:rsidR="008F7434" w:rsidRDefault="008F7434" w:rsidP="008F7434">
      <w:pPr>
        <w:pStyle w:val="ManuscriptDS"/>
      </w:pPr>
      <w:proofErr w:type="spellStart"/>
      <w:r>
        <w:t>OAI</w:t>
      </w:r>
      <w:proofErr w:type="spellEnd"/>
      <w:r>
        <w:t xml:space="preserve"> participants were classified as having shoulder pain or no shoul</w:t>
      </w:r>
      <w:r w:rsidR="001A186B">
        <w:t>der pain</w:t>
      </w:r>
      <w:r w:rsidR="00957DDB">
        <w:t xml:space="preserve"> (defined as </w:t>
      </w:r>
      <w:r w:rsidR="00957DDB" w:rsidRPr="00957DDB">
        <w:t>shoulder pain, aching or stiffness</w:t>
      </w:r>
      <w:r w:rsidR="00957DDB">
        <w:t xml:space="preserve"> for </w:t>
      </w:r>
      <w:r w:rsidR="00957DDB" w:rsidRPr="00957DDB">
        <w:t>more than half the days</w:t>
      </w:r>
      <w:r w:rsidR="00957DDB">
        <w:t xml:space="preserve"> in the </w:t>
      </w:r>
      <w:r w:rsidR="00957DDB" w:rsidRPr="00957DDB">
        <w:t>past 30 days</w:t>
      </w:r>
      <w:r w:rsidR="00957DDB">
        <w:t>),</w:t>
      </w:r>
      <w:r w:rsidR="001A186B">
        <w:t xml:space="preserve"> based on </w:t>
      </w:r>
      <w:r w:rsidR="00557E0F">
        <w:t>symptoms from the homunculus in the Screening Visit Workbook (P01OJPNLS, P01OJPNRS</w:t>
      </w:r>
      <w:r w:rsidR="00957DDB">
        <w:t>, P01OJPNNO</w:t>
      </w:r>
      <w:r w:rsidR="00557E0F">
        <w:t xml:space="preserve">) and </w:t>
      </w:r>
      <w:r w:rsidR="00557E0F" w:rsidRPr="00557E0F">
        <w:t>Follow-up Visit Interviews, in the Joint Symptoms datasets</w:t>
      </w:r>
      <w:r w:rsidR="00557E0F">
        <w:t>.</w:t>
      </w:r>
      <w:r w:rsidR="00957DDB">
        <w:t xml:space="preserve">  </w:t>
      </w:r>
      <w:r w:rsidR="00957DDB">
        <w:br/>
      </w:r>
      <w:r w:rsidR="00957DDB">
        <w:lastRenderedPageBreak/>
        <w:t>Participants were defined as having prevalent shoulder pain if they had shoulder pain in neither, one</w:t>
      </w:r>
      <w:r w:rsidR="007403EB">
        <w:t>,</w:t>
      </w:r>
      <w:r w:rsidR="00957DDB">
        <w:t xml:space="preserve"> or two shoulders at baseline</w:t>
      </w:r>
      <w:r w:rsidR="007403EB">
        <w:t>;</w:t>
      </w:r>
      <w:r w:rsidR="00957DDB">
        <w:t xml:space="preserve"> and incident shoulder pain if they had no shoulder pain at baseline, </w:t>
      </w:r>
      <w:r w:rsidR="007403EB">
        <w:t>but reported</w:t>
      </w:r>
      <w:r w:rsidR="00957DDB">
        <w:t xml:space="preserve"> pain in one or two shoulders at </w:t>
      </w:r>
      <w:r w:rsidR="00957DDB" w:rsidRPr="00957DDB">
        <w:t>year 4</w:t>
      </w:r>
      <w:r w:rsidR="00957DDB">
        <w:t>, which was the last time point where data was collected on symptoms from the homunculus.</w:t>
      </w:r>
    </w:p>
    <w:p w14:paraId="09B45931" w14:textId="77777777" w:rsidR="00921FEA" w:rsidRDefault="00916258" w:rsidP="00916258">
      <w:pPr>
        <w:pStyle w:val="Heading3"/>
      </w:pPr>
      <w:r>
        <w:t>Assessment of confounders</w:t>
      </w:r>
    </w:p>
    <w:p w14:paraId="66CE6C57" w14:textId="0136BF5E" w:rsidR="00574CAF" w:rsidRDefault="005604CC" w:rsidP="008F7434">
      <w:pPr>
        <w:pStyle w:val="ManuscriptDS"/>
      </w:pPr>
      <w:r w:rsidRPr="004B7F70">
        <w:t xml:space="preserve">Data on demographic confounders, anthropometry (including body mass index), questionnaires (including the </w:t>
      </w:r>
      <w:proofErr w:type="spellStart"/>
      <w:r w:rsidRPr="004B7F70">
        <w:t>Center</w:t>
      </w:r>
      <w:proofErr w:type="spellEnd"/>
      <w:r w:rsidRPr="004B7F70">
        <w:t xml:space="preserve"> for Epidemiologic Studies Depression Scale (</w:t>
      </w:r>
      <w:proofErr w:type="spellStart"/>
      <w:r w:rsidRPr="004B7F70">
        <w:t>CES</w:t>
      </w:r>
      <w:proofErr w:type="spellEnd"/>
      <w:r w:rsidRPr="004B7F70">
        <w:t>-D)</w:t>
      </w:r>
      <w:r w:rsidR="00F31880" w:rsidRPr="004B7F70">
        <w:t xml:space="preserve"> (range 0–57)</w:t>
      </w:r>
      <w:r w:rsidR="00574CAF" w:rsidRPr="004B7F70">
        <w:t>, item 3 of the Physical Function scale of the Western Ontario and McMaster Universiti</w:t>
      </w:r>
      <w:r w:rsidR="006F0D28" w:rsidRPr="004B7F70">
        <w:t>es Osteoarthritis Index (</w:t>
      </w:r>
      <w:proofErr w:type="spellStart"/>
      <w:r w:rsidR="006F0D28" w:rsidRPr="004B7F70">
        <w:t>WOMAC</w:t>
      </w:r>
      <w:proofErr w:type="spellEnd"/>
      <w:r w:rsidR="006F0D28" w:rsidRPr="004B7F70">
        <w:t>)</w:t>
      </w:r>
      <w:r w:rsidR="00AE635B" w:rsidRPr="004B7F70">
        <w:t>, version 3.1</w:t>
      </w:r>
      <w:r w:rsidR="003567EE" w:rsidRPr="004B7F70">
        <w:t xml:space="preserve">, which </w:t>
      </w:r>
      <w:r w:rsidR="00EE20C4" w:rsidRPr="004B7F70">
        <w:t>asks</w:t>
      </w:r>
      <w:r w:rsidR="003567EE" w:rsidRPr="004B7F70">
        <w:t xml:space="preserve"> </w:t>
      </w:r>
      <w:r w:rsidR="00EE20C4" w:rsidRPr="004B7F70">
        <w:t>the patient</w:t>
      </w:r>
      <w:r w:rsidR="003567EE" w:rsidRPr="004B7F70">
        <w:t xml:space="preserve"> “</w:t>
      </w:r>
      <w:r w:rsidR="003E1449" w:rsidRPr="004B7F70">
        <w:rPr>
          <w:lang w:val="en-GB"/>
        </w:rPr>
        <w:t>Think about the</w:t>
      </w:r>
      <w:r w:rsidR="00EE20C4" w:rsidRPr="004B7F70">
        <w:t xml:space="preserve"> difficulty you had</w:t>
      </w:r>
      <w:r w:rsidR="003567EE" w:rsidRPr="004B7F70">
        <w:t xml:space="preserve"> </w:t>
      </w:r>
      <w:r w:rsidR="003E1449" w:rsidRPr="004B7F70">
        <w:t xml:space="preserve">in doing the following </w:t>
      </w:r>
      <w:r w:rsidR="003E1449" w:rsidRPr="004B7F70">
        <w:rPr>
          <w:lang w:val="en-GB"/>
        </w:rPr>
        <w:t xml:space="preserve">daily physical activities due to arthritis in your knee.  What degree of difficulty do you have </w:t>
      </w:r>
      <w:r w:rsidR="003567EE" w:rsidRPr="004B7F70">
        <w:t>rising from sitting</w:t>
      </w:r>
      <w:r w:rsidR="00EE20C4" w:rsidRPr="004B7F70">
        <w:t>?</w:t>
      </w:r>
      <w:r w:rsidR="003567EE" w:rsidRPr="003E1449">
        <w:t>”</w:t>
      </w:r>
      <w:r w:rsidR="00A24DC1" w:rsidRPr="00791AE0">
        <w:t xml:space="preserve"> </w:t>
      </w:r>
      <w:r w:rsidR="00EE20C4" w:rsidRPr="004B7F70">
        <w:t>(no difficulty / mild / moderate / severe /</w:t>
      </w:r>
      <w:r w:rsidR="00A24DC1" w:rsidRPr="004B7F70">
        <w:t xml:space="preserve"> </w:t>
      </w:r>
      <w:r w:rsidR="00560DA4" w:rsidRPr="004B7F70">
        <w:t>extreme difficulty)</w:t>
      </w:r>
      <w:r w:rsidRPr="004B7F70">
        <w:t>,</w:t>
      </w:r>
      <w:r w:rsidRPr="003E1449">
        <w:t xml:space="preserve"> and pain </w:t>
      </w:r>
      <w:r w:rsidR="00560DA4" w:rsidRPr="003E1449">
        <w:t xml:space="preserve">(yes / no) </w:t>
      </w:r>
      <w:r w:rsidRPr="003E1449">
        <w:t xml:space="preserve">at other joints </w:t>
      </w:r>
      <w:r w:rsidR="005736ED" w:rsidRPr="003E1449">
        <w:t>(neck, back, shoulders, elbows, wrists,</w:t>
      </w:r>
      <w:r w:rsidR="005736ED" w:rsidRPr="005736ED">
        <w:t xml:space="preserve"> </w:t>
      </w:r>
      <w:r w:rsidR="005736ED">
        <w:t xml:space="preserve">hands, hips, ankles, feet), </w:t>
      </w:r>
      <w:r>
        <w:t>were collected from study participants using standard protocols</w:t>
      </w:r>
      <w:hyperlink w:anchor="_ENREF_19" w:tooltip="Nevitt, 2006 #3" w:history="1">
        <w:r w:rsidR="009C334D" w:rsidRPr="005604CC">
          <w:fldChar w:fldCharType="begin"/>
        </w:r>
        <w:r w:rsidR="009C334D">
          <w:instrText xml:space="preserve"> ADDIN EN.CITE &lt;EndNote&gt;&lt;Cite&gt;&lt;Author&gt;Nevitt&lt;/Author&gt;&lt;Year&gt;2006&lt;/Year&gt;&lt;RecNum&gt;3&lt;/RecNum&gt;&lt;DisplayText&gt;&lt;style face="superscript"&gt;19&lt;/style&gt;&lt;/DisplayText&gt;&lt;record&gt;&lt;rec-number&gt;3&lt;/rec-number&gt;&lt;foreign-keys&gt;&lt;key app="EN" db-id="ptx5srxf2t0e5aedtsov2semfwas9aztxvt2" timestamp="1342006749"&gt;3&lt;/key&gt;&lt;/foreign-keys&gt;&lt;ref-type name="Report"&gt;27&lt;/ref-type&gt;&lt;contributors&gt;&lt;authors&gt;&lt;author&gt;Nevitt, M.C.&lt;/author&gt;&lt;author&gt;Felson, D.T.&lt;/author&gt;&lt;author&gt;Lester, G.&lt;/author&gt;&lt;/authors&gt;&lt;/contributors&gt;&lt;titles&gt;&lt;title&gt;The osteoarthritis initiative:  protocol for the cohort study&lt;/title&gt;&lt;/titles&gt;&lt;dates&gt;&lt;year&gt;2006&lt;/year&gt;&lt;/dates&gt;&lt;urls&gt;&lt;related-urls&gt;&lt;url&gt;http://oai.epi-ucsf.org/datarelease/docs/StudyDesignProtocol.pdf&lt;/url&gt;&lt;/related-urls&gt;&lt;/urls&gt;&lt;/record&gt;&lt;/Cite&gt;&lt;/EndNote&gt;</w:instrText>
        </w:r>
        <w:r w:rsidR="009C334D" w:rsidRPr="005604CC">
          <w:fldChar w:fldCharType="separate"/>
        </w:r>
        <w:r w:rsidR="009C334D" w:rsidRPr="007A2ABE">
          <w:rPr>
            <w:noProof/>
            <w:vertAlign w:val="superscript"/>
          </w:rPr>
          <w:t>19</w:t>
        </w:r>
        <w:r w:rsidR="009C334D" w:rsidRPr="005604CC">
          <w:fldChar w:fldCharType="end"/>
        </w:r>
      </w:hyperlink>
      <w:r>
        <w:t xml:space="preserve"> and from the most up–to–date data sources (see </w:t>
      </w:r>
      <w:r w:rsidR="00AF0643">
        <w:t>Appendix (</w:t>
      </w:r>
      <w:r w:rsidR="00AF0643">
        <w:fldChar w:fldCharType="begin"/>
      </w:r>
      <w:r w:rsidR="00AF0643">
        <w:instrText xml:space="preserve"> REF _Ref440292410 \h </w:instrText>
      </w:r>
      <w:r w:rsidR="00AF0643">
        <w:fldChar w:fldCharType="separate"/>
      </w:r>
      <w:r w:rsidR="00AF0643">
        <w:t xml:space="preserve">Table </w:t>
      </w:r>
      <w:r w:rsidR="00AF0643">
        <w:rPr>
          <w:noProof/>
        </w:rPr>
        <w:t>4</w:t>
      </w:r>
      <w:r w:rsidR="00AF0643">
        <w:fldChar w:fldCharType="end"/>
      </w:r>
      <w:r w:rsidR="00AF0643">
        <w:t>)</w:t>
      </w:r>
      <w:r>
        <w:t>).</w:t>
      </w:r>
      <w:r w:rsidR="009E4341">
        <w:t xml:space="preserve">  </w:t>
      </w:r>
      <w:r w:rsidR="00574CAF">
        <w:t xml:space="preserve">Where </w:t>
      </w:r>
      <w:r w:rsidR="009E4341">
        <w:t xml:space="preserve">only one knee was painful, data on difficulty rising from sitting was used </w:t>
      </w:r>
      <w:r w:rsidR="00574CAF">
        <w:t>from the persistently painful knee</w:t>
      </w:r>
      <w:r w:rsidR="009E4341">
        <w:t>; otherwise responses were</w:t>
      </w:r>
      <w:r w:rsidR="00574CAF">
        <w:t xml:space="preserve"> averaged over two knees.</w:t>
      </w:r>
      <w:r w:rsidR="00680C8A" w:rsidRPr="00680C8A">
        <w:t xml:space="preserve"> </w:t>
      </w:r>
      <w:r w:rsidR="00680C8A">
        <w:t xml:space="preserve"> </w:t>
      </w:r>
      <w:r w:rsidR="00680C8A" w:rsidRPr="00680C8A">
        <w:t xml:space="preserve">Number of painful joints (neck, back, shoulders, elbows, wrists, hands, hips, knees, ankles, </w:t>
      </w:r>
      <w:proofErr w:type="gramStart"/>
      <w:r w:rsidR="00680C8A" w:rsidRPr="00680C8A">
        <w:t>feet</w:t>
      </w:r>
      <w:proofErr w:type="gramEnd"/>
      <w:r w:rsidR="00680C8A" w:rsidRPr="00680C8A">
        <w:t>) was calculated at each visit.</w:t>
      </w:r>
    </w:p>
    <w:p w14:paraId="181F20A5" w14:textId="77777777" w:rsidR="0069495D" w:rsidRDefault="0069495D" w:rsidP="0069495D">
      <w:pPr>
        <w:pStyle w:val="Heading3"/>
      </w:pPr>
      <w:r>
        <w:t>Statistical methods</w:t>
      </w:r>
    </w:p>
    <w:p w14:paraId="7D342803" w14:textId="0770C696" w:rsidR="00495379" w:rsidRDefault="008B0923" w:rsidP="009907EE">
      <w:pPr>
        <w:pStyle w:val="ManuscriptDS"/>
      </w:pPr>
      <w:r w:rsidRPr="003C22D1">
        <w:t>Changes in the number of joints were assessed using mixed effects Poisson regression</w:t>
      </w:r>
      <w:r>
        <w:t>, using an unstructured covariance matrix and adjusting for demographic confounders (age, sex, BMI and depression score)</w:t>
      </w:r>
      <w:r w:rsidRPr="003C22D1">
        <w:t xml:space="preserve">. </w:t>
      </w:r>
      <w:r>
        <w:t xml:space="preserve"> </w:t>
      </w:r>
      <w:r w:rsidR="002F502E">
        <w:t xml:space="preserve">Comparisons between observed </w:t>
      </w:r>
      <w:r w:rsidR="002F502E">
        <w:lastRenderedPageBreak/>
        <w:t>and expected frequencies of painful joint</w:t>
      </w:r>
      <w:r w:rsidR="00426FAD">
        <w:t xml:space="preserve"> </w:t>
      </w:r>
      <w:r w:rsidR="002F502E">
        <w:t>s</w:t>
      </w:r>
      <w:r w:rsidR="00426FAD">
        <w:t>ites</w:t>
      </w:r>
      <w:r w:rsidR="002F502E">
        <w:t xml:space="preserve"> were assessed using one-sample chi-square tests.  </w:t>
      </w:r>
    </w:p>
    <w:p w14:paraId="54F005A2" w14:textId="3945B4DC" w:rsidR="009907EE" w:rsidRDefault="009907EE" w:rsidP="009907EE">
      <w:pPr>
        <w:pStyle w:val="ManuscriptDS"/>
      </w:pPr>
      <w:r w:rsidRPr="009907EE">
        <w:t>Primary hypotheses were tested using all available data on participants who met the entry criteria at baseline. Statistical significance was determined using a p value ≤0·05 (two–tailed) and using Stata 12.0</w:t>
      </w:r>
      <w:r w:rsidR="008C0F2C">
        <w:t xml:space="preserve"> and Stata 13.0</w:t>
      </w:r>
      <w:r w:rsidRPr="009907EE">
        <w:t xml:space="preserve">.  </w:t>
      </w:r>
      <w:r w:rsidR="005736ED">
        <w:t>Analysis of variance was</w:t>
      </w:r>
      <w:r w:rsidR="005736ED" w:rsidRPr="005736ED">
        <w:t xml:space="preserve"> used to compare differences in means</w:t>
      </w:r>
      <w:r w:rsidR="005736ED">
        <w:t>.</w:t>
      </w:r>
    </w:p>
    <w:p w14:paraId="1714EC26" w14:textId="1ED4BD98" w:rsidR="005736ED" w:rsidRPr="009907EE" w:rsidRDefault="003C22D1" w:rsidP="003C22D1">
      <w:pPr>
        <w:pStyle w:val="ManuscriptDS"/>
      </w:pPr>
      <w:r w:rsidRPr="003C22D1">
        <w:t>Associations between persistent knee pain</w:t>
      </w:r>
      <w:r w:rsidR="004D55C8">
        <w:t xml:space="preserve"> during years zero to three</w:t>
      </w:r>
      <w:r w:rsidRPr="003C22D1">
        <w:t xml:space="preserve"> and incident shoulder pain at year 4 were assessed using log multinomial modelling</w:t>
      </w:r>
      <w:hyperlink w:anchor="_ENREF_20" w:tooltip="Blizzard, 2007 #63" w:history="1">
        <w:r w:rsidR="009C334D">
          <w:fldChar w:fldCharType="begin"/>
        </w:r>
        <w:r w:rsidR="009C334D">
          <w:instrText xml:space="preserve"> ADDIN EN.CITE &lt;EndNote&gt;&lt;Cite&gt;&lt;Author&gt;Blizzard&lt;/Author&gt;&lt;Year&gt;2007&lt;/Year&gt;&lt;RecNum&gt;63&lt;/RecNum&gt;&lt;DisplayText&gt;&lt;style face="superscript"&gt;20&lt;/style&gt;&lt;/DisplayText&gt;&lt;record&gt;&lt;rec-number&gt;63&lt;/rec-number&gt;&lt;foreign-keys&gt;&lt;key app="EN" db-id="ptx5srxf2t0e5aedtsov2semfwas9aztxvt2" timestamp="1418865606"&gt;63&lt;/key&gt;&lt;/foreign-keys&gt;&lt;ref-type name="Journal Article"&gt;17&lt;/ref-type&gt;&lt;contributors&gt;&lt;authors&gt;&lt;author&gt;Blizzard, L.&lt;/author&gt;&lt;author&gt;Hosmer, D. W.&lt;/author&gt;&lt;/authors&gt;&lt;/contributors&gt;&lt;auth-address&gt;Menzies Research Institute, University of Tasmania, Private Bag 23, Hobart, TAS 7001, Australia. Leigh.Blizzard@utas.edu.au&lt;/auth-address&gt;&lt;titles&gt;&lt;title&gt;The log multinomial regression model for nominal outcomes with more than two attributes&lt;/title&gt;&lt;secondary-title&gt;Biom J&lt;/secondary-title&gt;&lt;alt-title&gt;Biometrical journal. Biometrische Zeitschrift&lt;/alt-title&gt;&lt;/titles&gt;&lt;periodical&gt;&lt;full-title&gt;Biometrical journal. Biometrische Zeitschrift&lt;/full-title&gt;&lt;abbr-1&gt;Biom J&lt;/abbr-1&gt;&lt;/periodical&gt;&lt;alt-periodical&gt;&lt;full-title&gt;Biometrical journal. Biometrische Zeitschrift&lt;/full-title&gt;&lt;abbr-1&gt;Biom J&lt;/abbr-1&gt;&lt;/alt-periodical&gt;&lt;pages&gt;889-902&lt;/pages&gt;&lt;volume&gt;49&lt;/volume&gt;&lt;number&gt;6&lt;/number&gt;&lt;edition&gt;2007/09/13&lt;/edition&gt;&lt;keywords&gt;&lt;keyword&gt;Child&lt;/keyword&gt;&lt;keyword&gt;Computer Simulation&lt;/keyword&gt;&lt;keyword&gt;Humans&lt;/keyword&gt;&lt;keyword&gt;*Logistic Models&lt;/keyword&gt;&lt;keyword&gt;Male&lt;/keyword&gt;&lt;keyword&gt;*Models, Statistical&lt;/keyword&gt;&lt;keyword&gt;*Odds Ratio&lt;/keyword&gt;&lt;keyword&gt;Smoking&lt;/keyword&gt;&lt;/keywords&gt;&lt;dates&gt;&lt;year&gt;2007&lt;/year&gt;&lt;pub-dates&gt;&lt;date&gt;Dec&lt;/date&gt;&lt;/pub-dates&gt;&lt;/dates&gt;&lt;isbn&gt;0323-3847&lt;/isbn&gt;&lt;accession-num&gt;17849384&lt;/accession-num&gt;&lt;urls&gt;&lt;/urls&gt;&lt;electronic-resource-num&gt;10.1002/bimj.200610377&lt;/electronic-resource-num&gt;&lt;remote-database-provider&gt;Nlm&lt;/remote-database-provider&gt;&lt;language&gt;eng&lt;/language&gt;&lt;/record&gt;&lt;/Cite&gt;&lt;/EndNote&gt;</w:instrText>
        </w:r>
        <w:r w:rsidR="009C334D">
          <w:fldChar w:fldCharType="separate"/>
        </w:r>
        <w:r w:rsidR="009C334D" w:rsidRPr="007A2ABE">
          <w:rPr>
            <w:noProof/>
            <w:vertAlign w:val="superscript"/>
          </w:rPr>
          <w:t>20</w:t>
        </w:r>
        <w:r w:rsidR="009C334D">
          <w:fldChar w:fldCharType="end"/>
        </w:r>
      </w:hyperlink>
      <w:r w:rsidR="00BF1F30">
        <w:t>.</w:t>
      </w:r>
      <w:r>
        <w:t xml:space="preserve">  Covariates included </w:t>
      </w:r>
      <w:r w:rsidRPr="003C22D1">
        <w:t xml:space="preserve">age, sex, BMI, and </w:t>
      </w:r>
      <w:proofErr w:type="spellStart"/>
      <w:r w:rsidRPr="003C22D1">
        <w:t>CES</w:t>
      </w:r>
      <w:proofErr w:type="spellEnd"/>
      <w:r w:rsidRPr="003C22D1">
        <w:t>-D depression score (</w:t>
      </w:r>
      <w:r>
        <w:t xml:space="preserve">baseline and change at 4 years), </w:t>
      </w:r>
      <w:r w:rsidRPr="003C22D1">
        <w:t xml:space="preserve">other lower limb pain </w:t>
      </w:r>
      <w:r w:rsidR="002838E6">
        <w:t xml:space="preserve">(presence / absence of pain in the hips, ankles, or feet) </w:t>
      </w:r>
      <w:r w:rsidRPr="003C22D1">
        <w:t>and leg weakness, defined as difficulty standing from a sitting position at baseline (</w:t>
      </w:r>
      <w:proofErr w:type="spellStart"/>
      <w:r w:rsidRPr="003C22D1">
        <w:t>WOMAC</w:t>
      </w:r>
      <w:proofErr w:type="spellEnd"/>
      <w:r w:rsidRPr="003C22D1">
        <w:t xml:space="preserve"> function subscale 3)</w:t>
      </w:r>
      <w:r>
        <w:t xml:space="preserve">.  </w:t>
      </w:r>
      <w:r w:rsidR="005736ED">
        <w:t xml:space="preserve">Continuous covariates were centred.  </w:t>
      </w:r>
      <w:r w:rsidR="00950BB5" w:rsidRPr="00950BB5">
        <w:t>Mediation was explored by comparison of the confounder-adjusted models with and without the addition of potential mediators.</w:t>
      </w:r>
    </w:p>
    <w:p w14:paraId="773F74E2" w14:textId="121C1CFD" w:rsidR="00EC08ED" w:rsidRPr="009907EE" w:rsidRDefault="005736ED" w:rsidP="009907EE">
      <w:pPr>
        <w:pStyle w:val="ManuscriptDS"/>
      </w:pPr>
      <w:r w:rsidRPr="005736ED">
        <w:t xml:space="preserve">The number of patients available for this analysis was limited to those who had been recruited to the </w:t>
      </w:r>
      <w:proofErr w:type="spellStart"/>
      <w:r w:rsidRPr="005736ED">
        <w:t>OAI</w:t>
      </w:r>
      <w:proofErr w:type="spellEnd"/>
      <w:r w:rsidR="003E1449">
        <w:t>; therefore, no sample size calculations were performed</w:t>
      </w:r>
      <w:r w:rsidRPr="005736ED">
        <w:t>.</w:t>
      </w:r>
      <w:r w:rsidR="009E42A8">
        <w:t xml:space="preserve"> </w:t>
      </w:r>
      <w:r w:rsidR="00EC08ED">
        <w:t xml:space="preserve">Sensitivity analyses were conducted in order to determine the effect of participant drop out </w:t>
      </w:r>
      <w:r w:rsidR="008D044A">
        <w:t>during</w:t>
      </w:r>
      <w:r w:rsidR="00EC08ED">
        <w:t xml:space="preserve"> the study, using inverse probability weighting</w:t>
      </w:r>
      <w:hyperlink w:anchor="_ENREF_21" w:tooltip="Seaman, 2013 #7387" w:history="1">
        <w:r w:rsidR="009C334D" w:rsidRPr="00EC08ED">
          <w:fldChar w:fldCharType="begin"/>
        </w:r>
        <w:r w:rsidR="009C334D">
          <w:instrText xml:space="preserve"> ADDIN EN.CITE &lt;EndNote&gt;&lt;Cite&gt;&lt;Author&gt;Seaman&lt;/Author&gt;&lt;Year&gt;2013&lt;/Year&gt;&lt;RecNum&gt;7387&lt;/RecNum&gt;&lt;DisplayText&gt;&lt;style face="superscript"&gt;21&lt;/style&gt;&lt;/DisplayText&gt;&lt;record&gt;&lt;rec-number&gt;7387&lt;/rec-number&gt;&lt;foreign-keys&gt;&lt;key app="EN" db-id="xtp0zw9z65dd9de5fsvxxfdgs52a2fx2ave5"&gt;7387&lt;/key&gt;&lt;/foreign-keys&gt;&lt;ref-type name="Journal Article"&gt;17&lt;/ref-type&gt;&lt;contributors&gt;&lt;authors&gt;&lt;author&gt;Seaman, S. R.&lt;/author&gt;&lt;author&gt;White, I. R.&lt;/author&gt;&lt;/authors&gt;&lt;/contributors&gt;&lt;auth-address&gt;MRC Biostatistics Unit, Institute of Public Health, Forvie Site, Robinson Way, Cambridge, UK. shaun.seaman@mrc-bsu.cam.ac.uk&lt;/auth-address&gt;&lt;titles&gt;&lt;title&gt;Review of inverse probability weighting for dealing with missing data&lt;/title&gt;&lt;secondary-title&gt;Stat Methods Med Res&lt;/secondary-title&gt;&lt;/titles&gt;&lt;periodical&gt;&lt;full-title&gt;Stat Methods Med Res&lt;/full-title&gt;&lt;/periodical&gt;&lt;pages&gt;278-95&lt;/pages&gt;&lt;volume&gt;22&lt;/volume&gt;&lt;number&gt;3&lt;/number&gt;&lt;edition&gt;2011/01/12&lt;/edition&gt;&lt;keywords&gt;&lt;keyword&gt;Data Interpretation, Statistical&lt;/keyword&gt;&lt;keyword&gt;Observer Variation&lt;/keyword&gt;&lt;keyword&gt;*Probability&lt;/keyword&gt;&lt;/keywords&gt;&lt;dates&gt;&lt;year&gt;2013&lt;/year&gt;&lt;pub-dates&gt;&lt;date&gt;Jun&lt;/date&gt;&lt;/pub-dates&gt;&lt;/dates&gt;&lt;isbn&gt;1477-0334 (Electronic)&amp;#xD;0962-2802 (Linking)&lt;/isbn&gt;&lt;accession-num&gt;21220355&lt;/accession-num&gt;&lt;urls&gt;&lt;related-urls&gt;&lt;url&gt;http://www.ncbi.nlm.nih.gov/pubmed/21220355&lt;/url&gt;&lt;/related-urls&gt;&lt;/urls&gt;&lt;electronic-resource-num&gt;10.1177/0962280210395740&amp;#xD;0962280210395740 [pii]&lt;/electronic-resource-num&gt;&lt;language&gt;eng&lt;/language&gt;&lt;/record&gt;&lt;/Cite&gt;&lt;/EndNote&gt;</w:instrText>
        </w:r>
        <w:r w:rsidR="009C334D" w:rsidRPr="00EC08ED">
          <w:fldChar w:fldCharType="separate"/>
        </w:r>
        <w:r w:rsidR="009C334D" w:rsidRPr="007A2ABE">
          <w:rPr>
            <w:noProof/>
            <w:vertAlign w:val="superscript"/>
          </w:rPr>
          <w:t>21</w:t>
        </w:r>
        <w:r w:rsidR="009C334D" w:rsidRPr="00EC08ED">
          <w:fldChar w:fldCharType="end"/>
        </w:r>
      </w:hyperlink>
      <w:r w:rsidR="00BF1F30">
        <w:t>.</w:t>
      </w:r>
      <w:r w:rsidR="00EC08ED" w:rsidRPr="00EC08ED">
        <w:t xml:space="preserve"> </w:t>
      </w:r>
      <w:r w:rsidR="008D044A">
        <w:t xml:space="preserve">Probability of response (inclusion in the study) </w:t>
      </w:r>
      <w:r w:rsidR="00BE4E25">
        <w:t xml:space="preserve">was </w:t>
      </w:r>
      <w:r w:rsidR="008D044A">
        <w:t>estimated</w:t>
      </w:r>
      <w:r w:rsidR="00BE4E25">
        <w:t xml:space="preserve"> from a</w:t>
      </w:r>
      <w:r w:rsidR="00EC08ED" w:rsidRPr="00EC08ED">
        <w:t xml:space="preserve"> logistic regression </w:t>
      </w:r>
      <w:r w:rsidR="008D044A">
        <w:t xml:space="preserve">model </w:t>
      </w:r>
      <w:r w:rsidR="00BE4E25">
        <w:t>with</w:t>
      </w:r>
      <w:r w:rsidR="008D044A">
        <w:t xml:space="preserve"> independent variables</w:t>
      </w:r>
      <w:r w:rsidR="004D55C8">
        <w:t>:</w:t>
      </w:r>
      <w:r w:rsidR="00BE4E25">
        <w:t xml:space="preserve"> </w:t>
      </w:r>
      <w:r w:rsidR="00EC08ED">
        <w:t>race, smoking status, comorbidities</w:t>
      </w:r>
      <w:r w:rsidR="008D044A">
        <w:t>,</w:t>
      </w:r>
      <w:r w:rsidR="00EC08ED">
        <w:t xml:space="preserve"> and death rates to 4 years</w:t>
      </w:r>
      <w:r w:rsidR="00EC08ED" w:rsidRPr="00EC08ED">
        <w:t xml:space="preserve">.  </w:t>
      </w:r>
    </w:p>
    <w:p w14:paraId="66FC5ACA" w14:textId="77777777" w:rsidR="00977CCF" w:rsidRDefault="00977CCF">
      <w:pPr>
        <w:spacing w:after="0" w:line="240" w:lineRule="auto"/>
      </w:pPr>
      <w:r>
        <w:br w:type="page"/>
      </w:r>
    </w:p>
    <w:p w14:paraId="7A33E719" w14:textId="77777777" w:rsidR="00977CCF" w:rsidRDefault="00977CCF" w:rsidP="00977CCF"/>
    <w:p w14:paraId="3435A39E" w14:textId="77777777" w:rsidR="00977CCF" w:rsidRDefault="00977CCF" w:rsidP="00977CCF">
      <w:pPr>
        <w:pStyle w:val="Heading2"/>
      </w:pPr>
      <w:r>
        <w:t>Results</w:t>
      </w:r>
    </w:p>
    <w:p w14:paraId="08D2AFDB" w14:textId="77777777" w:rsidR="005B3EAF" w:rsidRDefault="005B3EAF" w:rsidP="005B3EAF">
      <w:pPr>
        <w:pStyle w:val="Heading3"/>
      </w:pPr>
      <w:r>
        <w:t>Change in number of painful joints by year</w:t>
      </w:r>
    </w:p>
    <w:p w14:paraId="4E37E8FB" w14:textId="3CF15940" w:rsidR="009C0EE3" w:rsidRDefault="00426FAD" w:rsidP="00F31AB6">
      <w:pPr>
        <w:pStyle w:val="ManuscriptDS"/>
      </w:pPr>
      <w:r>
        <w:t xml:space="preserve">Patients were selected </w:t>
      </w:r>
      <w:r w:rsidR="00680B4A">
        <w:t>if they had full covariate data</w:t>
      </w:r>
      <w:r w:rsidR="006D4E56">
        <w:t xml:space="preserve"> at baseline and </w:t>
      </w:r>
      <w:r w:rsidR="00680B4A">
        <w:t xml:space="preserve">joint pain data available at baseline, year 4 and at least 2 of the intervening years; n=3486, </w:t>
      </w:r>
      <w:r w:rsidR="006D4E56">
        <w:t xml:space="preserve">mean </w:t>
      </w:r>
      <w:r w:rsidR="007167BA">
        <w:t>(</w:t>
      </w:r>
      <w:r w:rsidR="009E4341" w:rsidRPr="009E4341">
        <w:t>±</w:t>
      </w:r>
      <w:r w:rsidR="007167BA">
        <w:t xml:space="preserve"> standard deviation)</w:t>
      </w:r>
      <w:r w:rsidR="006D4E56">
        <w:t xml:space="preserve"> age 61</w:t>
      </w:r>
      <w:r w:rsidR="009E4341" w:rsidRPr="009E4341">
        <w:t>±</w:t>
      </w:r>
      <w:r w:rsidR="006D4E56">
        <w:t>9.0, 57% female, BMI 28.6</w:t>
      </w:r>
      <w:r w:rsidR="009E4341" w:rsidRPr="009E4341">
        <w:t>±</w:t>
      </w:r>
      <w:r w:rsidR="006D4E56">
        <w:t>4.7, median (1</w:t>
      </w:r>
      <w:r w:rsidR="006D4E56" w:rsidRPr="004B7F70">
        <w:rPr>
          <w:vertAlign w:val="superscript"/>
        </w:rPr>
        <w:t>st</w:t>
      </w:r>
      <w:r w:rsidR="006D4E56">
        <w:t xml:space="preserve"> quartile, 3</w:t>
      </w:r>
      <w:r w:rsidR="006D4E56" w:rsidRPr="004B7F70">
        <w:rPr>
          <w:vertAlign w:val="superscript"/>
        </w:rPr>
        <w:t>rd</w:t>
      </w:r>
      <w:r w:rsidR="006D4E56">
        <w:t xml:space="preserve"> quartile) depression score 4 (2, 9)</w:t>
      </w:r>
      <w:r w:rsidR="00680B4A">
        <w:t xml:space="preserve">. </w:t>
      </w:r>
      <w:r w:rsidR="006D4E56">
        <w:t xml:space="preserve">The geometric mean </w:t>
      </w:r>
      <w:r w:rsidR="00CC0F09">
        <w:t>number of painful joints at baseline was 2</w:t>
      </w:r>
      <w:r w:rsidR="00E76BF2">
        <w:t>.1</w:t>
      </w:r>
      <w:r w:rsidR="00CC0F09">
        <w:t xml:space="preserve">.  </w:t>
      </w:r>
      <w:r w:rsidR="00977CCF">
        <w:t xml:space="preserve">Number of painful joints increased by </w:t>
      </w:r>
      <w:r w:rsidR="00852263">
        <w:t>2.4%, 1.6%, 3.</w:t>
      </w:r>
      <w:r w:rsidR="00E76BF2">
        <w:t>6</w:t>
      </w:r>
      <w:r w:rsidR="00852263">
        <w:t xml:space="preserve">% and 5.2% </w:t>
      </w:r>
      <w:r w:rsidR="00977CCF">
        <w:t>at years 1-4 compared to baseline</w:t>
      </w:r>
      <w:r w:rsidR="008B0923">
        <w:t xml:space="preserve"> (</w:t>
      </w:r>
      <w:r w:rsidR="00AF0643">
        <w:fldChar w:fldCharType="begin"/>
      </w:r>
      <w:r w:rsidR="00AF0643">
        <w:instrText xml:space="preserve"> REF _Ref440292491 \h </w:instrText>
      </w:r>
      <w:r w:rsidR="00AF0643">
        <w:fldChar w:fldCharType="separate"/>
      </w:r>
      <w:r w:rsidR="00AF0643">
        <w:t xml:space="preserve">Table </w:t>
      </w:r>
      <w:r w:rsidR="00AF0643">
        <w:rPr>
          <w:noProof/>
        </w:rPr>
        <w:t>1</w:t>
      </w:r>
      <w:r w:rsidR="00AF0643">
        <w:fldChar w:fldCharType="end"/>
      </w:r>
      <w:r w:rsidR="008B0923">
        <w:t>), with effect sizes becoming statistically significant by year 3</w:t>
      </w:r>
      <w:r w:rsidR="00977CCF">
        <w:t xml:space="preserve">.  </w:t>
      </w:r>
      <w:r w:rsidR="00AF3F9C">
        <w:t xml:space="preserve">However, </w:t>
      </w:r>
      <w:r w:rsidR="00852263">
        <w:t xml:space="preserve">this </w:t>
      </w:r>
      <w:r w:rsidR="00E76BF2">
        <w:t>analysis</w:t>
      </w:r>
      <w:r w:rsidR="00852263">
        <w:t xml:space="preserve"> included</w:t>
      </w:r>
      <w:r w:rsidR="00AF3F9C">
        <w:t xml:space="preserve"> patients who never developed pain or who had intermittent symptoms</w:t>
      </w:r>
      <w:r w:rsidR="00E76BF2">
        <w:t>,</w:t>
      </w:r>
      <w:r w:rsidR="00AF3F9C">
        <w:t xml:space="preserve"> with no painful joints at some time-points</w:t>
      </w:r>
      <w:r w:rsidR="00E76BF2">
        <w:t>; this</w:t>
      </w:r>
      <w:r w:rsidR="00AF3F9C">
        <w:t xml:space="preserve"> resulted in patterning in the </w:t>
      </w:r>
      <w:r w:rsidR="00E76BF2">
        <w:t xml:space="preserve">model </w:t>
      </w:r>
      <w:r w:rsidR="00852263">
        <w:t xml:space="preserve">deviance </w:t>
      </w:r>
      <w:r w:rsidR="00AF3F9C">
        <w:t xml:space="preserve">residuals. </w:t>
      </w:r>
      <w:r w:rsidR="006D4E56">
        <w:t>Restricting the analysis to patients with at least one pain</w:t>
      </w:r>
      <w:r w:rsidR="00AF3F9C">
        <w:t>ful joint (any joint) at each time-point (n=1573) eliminated this issue, and the same pattern of increasing painful joint count was observed. Painful joint count increased from a geometric mean of 3.9</w:t>
      </w:r>
      <w:r w:rsidR="00852263">
        <w:t xml:space="preserve"> at baseline by 3.4% (-0.</w:t>
      </w:r>
      <w:r w:rsidR="00E76BF2">
        <w:t>1</w:t>
      </w:r>
      <w:r w:rsidR="00852263">
        <w:t>%, 7.0%), 2.6% (-1.0%, 6.2%), 3.9% (0.4%, 7.5%) and 6.8% (3.2%, 10.5%) at years 1-4</w:t>
      </w:r>
      <w:r w:rsidR="003D2ED0">
        <w:t>, compared to baseline</w:t>
      </w:r>
      <w:r w:rsidR="00E76BF2">
        <w:t xml:space="preserve"> (</w:t>
      </w:r>
      <w:r w:rsidR="00AF0643">
        <w:fldChar w:fldCharType="begin"/>
      </w:r>
      <w:r w:rsidR="00AF0643">
        <w:instrText xml:space="preserve"> REF _Ref404247561 \h </w:instrText>
      </w:r>
      <w:r w:rsidR="00AF0643">
        <w:fldChar w:fldCharType="separate"/>
      </w:r>
      <w:r w:rsidR="00732670">
        <w:t xml:space="preserve">Table </w:t>
      </w:r>
      <w:r w:rsidR="00732670">
        <w:rPr>
          <w:noProof/>
        </w:rPr>
        <w:t>2</w:t>
      </w:r>
      <w:r w:rsidR="00AF0643">
        <w:fldChar w:fldCharType="end"/>
      </w:r>
      <w:r w:rsidR="00E76BF2">
        <w:t>)</w:t>
      </w:r>
      <w:r w:rsidR="00852263">
        <w:t>.</w:t>
      </w:r>
    </w:p>
    <w:p w14:paraId="1273303E" w14:textId="492A9830" w:rsidR="00EE3167" w:rsidRPr="00A00B2F" w:rsidRDefault="00EE3167" w:rsidP="00EE3167">
      <w:pPr>
        <w:pStyle w:val="Heading3"/>
        <w:rPr>
          <w:lang w:val="en-AU"/>
        </w:rPr>
      </w:pPr>
      <w:r>
        <w:t xml:space="preserve">Does pain in </w:t>
      </w:r>
      <w:r w:rsidRPr="008D3180">
        <w:t>certain joints precede pain in others</w:t>
      </w:r>
      <w:r w:rsidR="0058312C">
        <w:rPr>
          <w:lang w:val="en-AU"/>
        </w:rPr>
        <w:t>?</w:t>
      </w:r>
    </w:p>
    <w:p w14:paraId="75A6A725" w14:textId="60407FEC" w:rsidR="00E925D3" w:rsidRDefault="00B62066" w:rsidP="00382F00">
      <w:pPr>
        <w:pStyle w:val="ManuscriptDS"/>
      </w:pPr>
      <w:r>
        <w:t xml:space="preserve">To investigate whether the pattern of joint pain development was random, or whether some joints were more likely to become painful </w:t>
      </w:r>
      <w:r w:rsidR="00E925D3">
        <w:t>before</w:t>
      </w:r>
      <w:r>
        <w:t xml:space="preserve"> others, we </w:t>
      </w:r>
      <w:r w:rsidR="00E925D3">
        <w:t>focussed on patients who had no joint pain at baseline but later went on to develop pain in a single joint</w:t>
      </w:r>
      <w:r w:rsidR="00643E2D">
        <w:t xml:space="preserve"> type, </w:t>
      </w:r>
      <w:proofErr w:type="spellStart"/>
      <w:r w:rsidR="00643E2D">
        <w:t>uni</w:t>
      </w:r>
      <w:proofErr w:type="spellEnd"/>
      <w:r w:rsidR="00643E2D">
        <w:t>- or bilaterally</w:t>
      </w:r>
      <w:r w:rsidR="00E925D3">
        <w:t xml:space="preserve"> (n=448). If the </w:t>
      </w:r>
      <w:r w:rsidR="002D73CF">
        <w:t>development</w:t>
      </w:r>
      <w:r w:rsidR="00E925D3">
        <w:t xml:space="preserve"> of joint pain were random, each joint type would be equally likely to be affected (expected frequency for each of the 10 joint</w:t>
      </w:r>
      <w:r w:rsidR="00643E2D">
        <w:t xml:space="preserve"> type</w:t>
      </w:r>
      <w:r w:rsidR="00E925D3">
        <w:t>s=10%); in fact the pattern was non-random (chi-</w:t>
      </w:r>
      <w:r w:rsidR="00E925D3">
        <w:lastRenderedPageBreak/>
        <w:t xml:space="preserve">square=213.88, p&lt;0.001) with </w:t>
      </w:r>
      <w:r w:rsidR="005F6D5D">
        <w:t xml:space="preserve">pain being more likely to develop first in the </w:t>
      </w:r>
      <w:r w:rsidR="00E925D3">
        <w:t xml:space="preserve">knee (22.8%), hand (20.5%) </w:t>
      </w:r>
      <w:r w:rsidR="005F6D5D">
        <w:t>or</w:t>
      </w:r>
      <w:r w:rsidR="00E925D3">
        <w:t xml:space="preserve"> shoulder (14.7%)</w:t>
      </w:r>
      <w:r w:rsidR="00683F2B">
        <w:t xml:space="preserve"> </w:t>
      </w:r>
      <w:proofErr w:type="gramStart"/>
      <w:r w:rsidR="00683F2B">
        <w:t>(Figure 2)</w:t>
      </w:r>
      <w:r w:rsidR="00E925D3">
        <w:t>.</w:t>
      </w:r>
      <w:proofErr w:type="gramEnd"/>
      <w:r w:rsidR="00E925D3">
        <w:t xml:space="preserve"> </w:t>
      </w:r>
    </w:p>
    <w:p w14:paraId="680E7411" w14:textId="61CC523D" w:rsidR="00235A81" w:rsidRDefault="006F1CE0" w:rsidP="00F31AB6">
      <w:pPr>
        <w:pStyle w:val="ManuscriptDS"/>
      </w:pPr>
      <w:r>
        <w:t>We then focussed on</w:t>
      </w:r>
      <w:r w:rsidR="00E925D3">
        <w:t xml:space="preserve"> patients with knee pain at baseline that </w:t>
      </w:r>
      <w:r w:rsidR="003D2ED0">
        <w:t>persisted over 1–4 years</w:t>
      </w:r>
      <w:r w:rsidR="00E925D3">
        <w:t xml:space="preserve">, </w:t>
      </w:r>
      <w:r>
        <w:t>who had</w:t>
      </w:r>
      <w:r w:rsidR="00E925D3">
        <w:t xml:space="preserve"> no pain in other joint</w:t>
      </w:r>
      <w:r w:rsidR="00643E2D">
        <w:t xml:space="preserve"> type</w:t>
      </w:r>
      <w:r w:rsidR="00E925D3">
        <w:t>s</w:t>
      </w:r>
      <w:r>
        <w:t xml:space="preserve"> at baseline but</w:t>
      </w:r>
      <w:r w:rsidR="00E925D3">
        <w:t xml:space="preserve"> later developed pain in </w:t>
      </w:r>
      <w:r w:rsidR="00643E2D">
        <w:t>one</w:t>
      </w:r>
      <w:r>
        <w:t xml:space="preserve"> additional</w:t>
      </w:r>
      <w:r w:rsidR="00E925D3">
        <w:t xml:space="preserve"> joint </w:t>
      </w:r>
      <w:r w:rsidR="00643E2D">
        <w:t xml:space="preserve">type, </w:t>
      </w:r>
      <w:proofErr w:type="spellStart"/>
      <w:r w:rsidR="00643E2D">
        <w:t>uni</w:t>
      </w:r>
      <w:proofErr w:type="spellEnd"/>
      <w:r w:rsidR="00643E2D">
        <w:t xml:space="preserve">- or bilaterally </w:t>
      </w:r>
      <w:r w:rsidR="00E925D3">
        <w:t>(n=70)</w:t>
      </w:r>
      <w:r>
        <w:t>. T</w:t>
      </w:r>
      <w:r w:rsidR="00E925D3">
        <w:t xml:space="preserve">he frequency of </w:t>
      </w:r>
      <w:r>
        <w:t xml:space="preserve">subsequent </w:t>
      </w:r>
      <w:r w:rsidR="00E925D3">
        <w:t xml:space="preserve">involvement was expected </w:t>
      </w:r>
      <w:r>
        <w:t xml:space="preserve">to be </w:t>
      </w:r>
      <w:r w:rsidR="00E925D3">
        <w:t>7.8</w:t>
      </w:r>
      <w:r>
        <w:t>%</w:t>
      </w:r>
      <w:r w:rsidR="002D73CF">
        <w:t xml:space="preserve"> for the remaining 9 joint</w:t>
      </w:r>
      <w:r w:rsidR="00643E2D">
        <w:t xml:space="preserve"> type</w:t>
      </w:r>
      <w:r w:rsidR="005F6D5D">
        <w:t>s</w:t>
      </w:r>
      <w:r>
        <w:t xml:space="preserve">; however, the pattern of </w:t>
      </w:r>
      <w:r w:rsidR="002D73CF">
        <w:t>joint pain spread was</w:t>
      </w:r>
      <w:r>
        <w:t xml:space="preserve"> found to be non-random, with </w:t>
      </w:r>
      <w:r w:rsidR="002D73CF">
        <w:t>pain more likely to develop next in</w:t>
      </w:r>
      <w:r w:rsidR="00235A81">
        <w:t xml:space="preserve"> the shoulder (28.6%), hand (18.6%) </w:t>
      </w:r>
      <w:r w:rsidR="005F6D5D">
        <w:t xml:space="preserve">or </w:t>
      </w:r>
      <w:r w:rsidR="00235A81">
        <w:t xml:space="preserve">hip (15.6%) </w:t>
      </w:r>
      <w:r>
        <w:t>(</w:t>
      </w:r>
      <w:proofErr w:type="gramStart"/>
      <w:r>
        <w:t>chi-square=</w:t>
      </w:r>
      <w:proofErr w:type="gramEnd"/>
      <w:r>
        <w:t xml:space="preserve">39.29, </w:t>
      </w:r>
      <w:r w:rsidR="00235A81">
        <w:t>p&lt;0.001)</w:t>
      </w:r>
      <w:r w:rsidR="00683F2B">
        <w:t xml:space="preserve"> </w:t>
      </w:r>
      <w:proofErr w:type="gramStart"/>
      <w:r w:rsidR="00683F2B">
        <w:t>(Figure 3)</w:t>
      </w:r>
      <w:r w:rsidR="002F502E">
        <w:t>.</w:t>
      </w:r>
      <w:proofErr w:type="gramEnd"/>
      <w:r w:rsidR="002F502E">
        <w:t xml:space="preserve">  </w:t>
      </w:r>
    </w:p>
    <w:p w14:paraId="7D9290F6" w14:textId="6ED10919" w:rsidR="00235A81" w:rsidRPr="00235A81" w:rsidRDefault="00F31AB6" w:rsidP="00F31AB6">
      <w:pPr>
        <w:pStyle w:val="Heading3"/>
      </w:pPr>
      <w:r>
        <w:t xml:space="preserve">Does persistent knee pain predict shoulder pain? </w:t>
      </w:r>
    </w:p>
    <w:p w14:paraId="48B3BCC4" w14:textId="7916B490" w:rsidR="00E26BD0" w:rsidRDefault="00F31AB6" w:rsidP="004D4A7C">
      <w:pPr>
        <w:pStyle w:val="ManuscriptDS"/>
      </w:pPr>
      <w:r w:rsidRPr="00235A81">
        <w:t>Participants with persistent knee pain in 0, 1 or 2 knees and no baseline shoulder pain (n=1555) were aged 61</w:t>
      </w:r>
      <w:r w:rsidR="002A0E2C">
        <w:t>.4</w:t>
      </w:r>
      <w:r w:rsidRPr="00235A81">
        <w:t>±9.</w:t>
      </w:r>
      <w:r w:rsidR="002A0E2C">
        <w:t>1</w:t>
      </w:r>
      <w:r w:rsidRPr="00235A81">
        <w:t>, years, 56% female, mean BMI 28</w:t>
      </w:r>
      <w:r w:rsidR="002A0E2C">
        <w:t>.2</w:t>
      </w:r>
      <w:r w:rsidRPr="00235A81">
        <w:t>±</w:t>
      </w:r>
      <w:r w:rsidR="002A0E2C">
        <w:t>4.7</w:t>
      </w:r>
      <w:r w:rsidRPr="00235A81">
        <w:t xml:space="preserve">.  Participants </w:t>
      </w:r>
      <w:r w:rsidR="007F37F3">
        <w:t>who had more difficulty standing from a seated position</w:t>
      </w:r>
      <w:r w:rsidRPr="00235A81">
        <w:t>, higher depression scores and pain in additional lower limb joints at baseline were more likely to develop shoulder pain at year 4 (all p&lt;0.001)</w:t>
      </w:r>
      <w:r w:rsidR="00804674">
        <w:t xml:space="preserve"> (</w:t>
      </w:r>
      <w:r w:rsidR="00804674">
        <w:fldChar w:fldCharType="begin"/>
      </w:r>
      <w:r w:rsidR="00804674">
        <w:instrText xml:space="preserve"> REF _Ref404247561 \h </w:instrText>
      </w:r>
      <w:r w:rsidR="004D4A7C">
        <w:instrText xml:space="preserve"> \* MERGEFORMAT </w:instrText>
      </w:r>
      <w:r w:rsidR="00804674">
        <w:fldChar w:fldCharType="separate"/>
      </w:r>
      <w:r w:rsidR="00732670">
        <w:t xml:space="preserve">Table </w:t>
      </w:r>
      <w:r w:rsidR="00732670">
        <w:rPr>
          <w:noProof/>
        </w:rPr>
        <w:t>2</w:t>
      </w:r>
      <w:r w:rsidR="00804674">
        <w:fldChar w:fldCharType="end"/>
      </w:r>
      <w:r w:rsidR="00804674">
        <w:t>)</w:t>
      </w:r>
      <w:r w:rsidRPr="00235A81">
        <w:t xml:space="preserve">. </w:t>
      </w:r>
    </w:p>
    <w:p w14:paraId="363325AD" w14:textId="37C28E1C" w:rsidR="004F5A7A" w:rsidRDefault="004F5A7A" w:rsidP="004D4A7C">
      <w:pPr>
        <w:pStyle w:val="ManuscriptDS"/>
      </w:pPr>
      <w:r>
        <w:t xml:space="preserve">Persistent pain in 1 or 2 knees increased the risk of unilateral shoulder pain at year 4 in </w:t>
      </w:r>
      <w:proofErr w:type="spellStart"/>
      <w:r>
        <w:t>univariable</w:t>
      </w:r>
      <w:proofErr w:type="spellEnd"/>
      <w:r>
        <w:t xml:space="preserve"> associations (1 knee RR 1.36 (95% CI 0.98</w:t>
      </w:r>
      <w:r w:rsidR="00566BD6">
        <w:t xml:space="preserve">, </w:t>
      </w:r>
      <w:r>
        <w:t>1.91); 2 knees RR 1.46, (95% CI 0.999</w:t>
      </w:r>
      <w:r w:rsidR="00566BD6">
        <w:t>,</w:t>
      </w:r>
      <w:r>
        <w:t xml:space="preserve"> 2.13), but </w:t>
      </w:r>
      <w:r w:rsidR="005F0955">
        <w:t xml:space="preserve">while </w:t>
      </w:r>
      <w:r>
        <w:t xml:space="preserve">the effect size was </w:t>
      </w:r>
      <w:r w:rsidR="005F0955">
        <w:t xml:space="preserve">similar after adjustment for confounders (Models 2 and 3), </w:t>
      </w:r>
      <w:r>
        <w:t xml:space="preserve">associations </w:t>
      </w:r>
      <w:r w:rsidR="005F0955">
        <w:t xml:space="preserve">were no longer </w:t>
      </w:r>
      <w:r>
        <w:t xml:space="preserve">statistically significant.  </w:t>
      </w:r>
      <w:r w:rsidR="003C1E5F">
        <w:t xml:space="preserve">Age, sex and BMI </w:t>
      </w:r>
      <w:r w:rsidR="009C0759">
        <w:t xml:space="preserve">were not </w:t>
      </w:r>
      <w:r w:rsidR="003C1E5F">
        <w:t>statistical</w:t>
      </w:r>
      <w:r w:rsidR="009C0759">
        <w:t>ly</w:t>
      </w:r>
      <w:r w:rsidR="003C1E5F">
        <w:t xml:space="preserve"> significan</w:t>
      </w:r>
      <w:r w:rsidR="009C0759">
        <w:t>t</w:t>
      </w:r>
      <w:r w:rsidR="003C1E5F">
        <w:t xml:space="preserve"> in the model; therefore no further analyses were conducted to investigate the potential for effect modification.</w:t>
      </w:r>
    </w:p>
    <w:p w14:paraId="6D0E7639" w14:textId="38AF7D9B" w:rsidR="000B6AC1" w:rsidRDefault="00977CCF" w:rsidP="000A66CE">
      <w:pPr>
        <w:pStyle w:val="ManuscriptDS"/>
      </w:pPr>
      <w:r>
        <w:t>Persistent pain in 1 or 2 knees increased risk of bilateral shoulder pain at year 4 after adjustment for demographic factors (</w:t>
      </w:r>
      <w:r w:rsidR="006B0998">
        <w:t xml:space="preserve">RR </w:t>
      </w:r>
      <w:r w:rsidR="006B0998" w:rsidRPr="006B0998">
        <w:t>1.65 (</w:t>
      </w:r>
      <w:r w:rsidR="006B0998">
        <w:t xml:space="preserve">95% CI </w:t>
      </w:r>
      <w:r w:rsidR="006B0998" w:rsidRPr="006B0998">
        <w:t>1.01, 2.72)</w:t>
      </w:r>
      <w:r w:rsidR="006B0998">
        <w:t xml:space="preserve">; RR 2.27 (1.34, 3.85) </w:t>
      </w:r>
      <w:r w:rsidR="003C448C">
        <w:t>–</w:t>
      </w:r>
      <w:r w:rsidR="00090C92">
        <w:t xml:space="preserve"> </w:t>
      </w:r>
      <w:r>
        <w:t xml:space="preserve">model </w:t>
      </w:r>
      <w:r w:rsidR="000A2306">
        <w:t>2</w:t>
      </w:r>
      <w:r>
        <w:t xml:space="preserve">: </w:t>
      </w:r>
      <w:r w:rsidR="000A2306">
        <w:fldChar w:fldCharType="begin"/>
      </w:r>
      <w:r w:rsidR="000A2306">
        <w:instrText xml:space="preserve"> REF _Ref404260171 \h </w:instrText>
      </w:r>
      <w:r w:rsidR="004D4A7C">
        <w:instrText xml:space="preserve"> \* MERGEFORMAT </w:instrText>
      </w:r>
      <w:r w:rsidR="000A2306">
        <w:fldChar w:fldCharType="separate"/>
      </w:r>
      <w:r w:rsidR="00732670">
        <w:t xml:space="preserve">Table </w:t>
      </w:r>
      <w:r w:rsidR="00732670">
        <w:rPr>
          <w:noProof/>
        </w:rPr>
        <w:t>3</w:t>
      </w:r>
      <w:r w:rsidR="000A2306">
        <w:fldChar w:fldCharType="end"/>
      </w:r>
      <w:r>
        <w:t xml:space="preserve">).  Associations attenuated slightly after further adjustment </w:t>
      </w:r>
      <w:r>
        <w:lastRenderedPageBreak/>
        <w:t>for lower limb pain (</w:t>
      </w:r>
      <w:r w:rsidR="003C448C">
        <w:t xml:space="preserve">RR 1.59 (95% CI 0.97, 2.61); RR 2.02 (1.17, 3.49) – </w:t>
      </w:r>
      <w:r>
        <w:t xml:space="preserve">model </w:t>
      </w:r>
      <w:r w:rsidR="000A2306">
        <w:t xml:space="preserve">3: </w:t>
      </w:r>
      <w:r w:rsidR="000A2306">
        <w:fldChar w:fldCharType="begin"/>
      </w:r>
      <w:r w:rsidR="000A2306">
        <w:instrText xml:space="preserve"> REF _Ref404260171 \h </w:instrText>
      </w:r>
      <w:r w:rsidR="004D4A7C">
        <w:instrText xml:space="preserve"> \* MERGEFORMAT </w:instrText>
      </w:r>
      <w:r w:rsidR="000A2306">
        <w:fldChar w:fldCharType="separate"/>
      </w:r>
      <w:r w:rsidR="001A5577">
        <w:t xml:space="preserve">Table </w:t>
      </w:r>
      <w:r w:rsidR="001A5577">
        <w:rPr>
          <w:noProof/>
        </w:rPr>
        <w:t>4</w:t>
      </w:r>
      <w:r w:rsidR="000A2306">
        <w:fldChar w:fldCharType="end"/>
      </w:r>
      <w:r>
        <w:t xml:space="preserve">).  </w:t>
      </w:r>
      <w:r w:rsidR="005F73D1">
        <w:t>Further attenuation of effect sizes in Model 4 indicates that t</w:t>
      </w:r>
      <w:r>
        <w:t xml:space="preserve">he association between knee pain and the development of shoulder pain was mediated by leg weakness (model </w:t>
      </w:r>
      <w:r w:rsidR="000A2306">
        <w:t>4</w:t>
      </w:r>
      <w:r>
        <w:t>)</w:t>
      </w:r>
      <w:r w:rsidR="004532F6">
        <w:t>.</w:t>
      </w:r>
      <w:r>
        <w:t xml:space="preserve"> </w:t>
      </w:r>
      <w:r w:rsidR="002A50E0">
        <w:t xml:space="preserve">We explored this association further by examining the putative causal pathway between baseline knee pain and new shoulder pain at year 4.  </w:t>
      </w:r>
      <w:r w:rsidR="000B6AC1">
        <w:t>K</w:t>
      </w:r>
      <w:r>
        <w:t xml:space="preserve">nee pain </w:t>
      </w:r>
      <w:r w:rsidR="00850F78">
        <w:t xml:space="preserve">is associated with increased risk of leg </w:t>
      </w:r>
      <w:r>
        <w:t>weakness</w:t>
      </w:r>
      <w:r w:rsidR="000B6AC1">
        <w:t xml:space="preserve"> in univariate associations</w:t>
      </w:r>
      <w:r>
        <w:t xml:space="preserve"> (1 knee: β=1.16; 95% CI 1.08</w:t>
      </w:r>
      <w:r w:rsidR="00566BD6">
        <w:t>,</w:t>
      </w:r>
      <w:r>
        <w:t xml:space="preserve"> 1.24; 2 knees: β=1.21; 1.11</w:t>
      </w:r>
      <w:r w:rsidR="00566BD6">
        <w:t>,</w:t>
      </w:r>
      <w:r>
        <w:t xml:space="preserve"> 1.30)</w:t>
      </w:r>
      <w:r w:rsidR="000B6AC1">
        <w:t xml:space="preserve">.  In turn, </w:t>
      </w:r>
      <w:r>
        <w:t xml:space="preserve">weakness </w:t>
      </w:r>
      <w:r w:rsidR="00EE1538">
        <w:t xml:space="preserve">predicts </w:t>
      </w:r>
      <w:r>
        <w:t>incident shoulder pain (1 shoulder: relative risk (RR) 1.21; 1.06</w:t>
      </w:r>
      <w:r w:rsidR="00566BD6">
        <w:t>,</w:t>
      </w:r>
      <w:r>
        <w:t xml:space="preserve"> 1.36; 2 </w:t>
      </w:r>
      <w:r w:rsidR="005F73D1">
        <w:t>shoulders: RR 1.46, 1.25</w:t>
      </w:r>
      <w:proofErr w:type="gramStart"/>
      <w:r w:rsidR="00566BD6">
        <w:t>,</w:t>
      </w:r>
      <w:r>
        <w:t>1.71</w:t>
      </w:r>
      <w:proofErr w:type="gramEnd"/>
      <w:r w:rsidR="000B6AC1">
        <w:t>: univariate associations</w:t>
      </w:r>
      <w:r>
        <w:t xml:space="preserve">).  </w:t>
      </w:r>
      <w:r w:rsidR="002A50E0">
        <w:t>While these associations could indicate either confounding or mediation, investigations of the association between baseline knee pain and new shoulder pain adjusting only for weakness indicate mediation</w:t>
      </w:r>
      <w:hyperlink w:anchor="_ENREF_22" w:tooltip="MacKinnon, 2000 #57" w:history="1">
        <w:r w:rsidR="009C334D">
          <w:fldChar w:fldCharType="begin"/>
        </w:r>
        <w:r w:rsidR="009C334D">
          <w:instrText xml:space="preserve"> ADDIN EN.CITE &lt;EndNote&gt;&lt;Cite&gt;&lt;Author&gt;MacKinnon&lt;/Author&gt;&lt;Year&gt;2000&lt;/Year&gt;&lt;RecNum&gt;57&lt;/RecNum&gt;&lt;DisplayText&gt;&lt;style face="superscript"&gt;22&lt;/style&gt;&lt;/DisplayText&gt;&lt;record&gt;&lt;rec-number&gt;57&lt;/rec-number&gt;&lt;foreign-keys&gt;&lt;key app="EN" db-id="ptx5srxf2t0e5aedtsov2semfwas9aztxvt2" timestamp="1410821128"&gt;57&lt;/key&gt;&lt;/foreign-keys&gt;&lt;ref-type name="Journal Article"&gt;17&lt;/ref-type&gt;&lt;contributors&gt;&lt;authors&gt;&lt;author&gt;MacKinnon, D. P.&lt;/author&gt;&lt;author&gt;Krull, J. L.&lt;/author&gt;&lt;author&gt;Lockwood, C. M.&lt;/author&gt;&lt;/authors&gt;&lt;/contributors&gt;&lt;auth-address&gt;Department of Psychology, Arizona State University, Tempe 85287-1104, USA. David.Mackinnon@asu.edu&lt;/auth-address&gt;&lt;titles&gt;&lt;title&gt;Equivalence of the mediation, confounding and suppression effect&lt;/title&gt;&lt;secondary-title&gt;Prev Sci&lt;/secondary-title&gt;&lt;alt-title&gt;Prevention science : the official journal of the Society for Prevention Research&lt;/alt-title&gt;&lt;/titles&gt;&lt;periodical&gt;&lt;full-title&gt;Prevention science : the official journal of the Society for Prevention Research&lt;/full-title&gt;&lt;abbr-1&gt;Prev Sci&lt;/abbr-1&gt;&lt;/periodical&gt;&lt;alt-periodical&gt;&lt;full-title&gt;Prevention science : the official journal of the Society for Prevention Research&lt;/full-title&gt;&lt;abbr-1&gt;Prev Sci&lt;/abbr-1&gt;&lt;/alt-periodical&gt;&lt;pages&gt;173-81&lt;/pages&gt;&lt;volume&gt;1&lt;/volume&gt;&lt;number&gt;4&lt;/number&gt;&lt;edition&gt;2001/08/29&lt;/edition&gt;&lt;keywords&gt;&lt;keyword&gt;Bias (Epidemiology)&lt;/keyword&gt;&lt;keyword&gt;Causality&lt;/keyword&gt;&lt;keyword&gt;Confidence Intervals&lt;/keyword&gt;&lt;keyword&gt;*Confounding Factors (Epidemiology)&lt;/keyword&gt;&lt;keyword&gt;*Data Interpretation, Statistical&lt;/keyword&gt;&lt;keyword&gt;*Effect Modifier, Epidemiologic&lt;/keyword&gt;&lt;keyword&gt;Humans&lt;/keyword&gt;&lt;keyword&gt;Least-Squares Analysis&lt;/keyword&gt;&lt;keyword&gt;*Models, Statistical&lt;/keyword&gt;&lt;keyword&gt;Reproducibility of Results&lt;/keyword&gt;&lt;/keywords&gt;&lt;dates&gt;&lt;year&gt;2000&lt;/year&gt;&lt;pub-dates&gt;&lt;date&gt;Dec&lt;/date&gt;&lt;/pub-dates&gt;&lt;/dates&gt;&lt;isbn&gt;1389-4986 (Print)&amp;#xD;1389-4986&lt;/isbn&gt;&lt;accession-num&gt;11523746&lt;/accession-num&gt;&lt;urls&gt;&lt;/urls&gt;&lt;custom2&gt;Pmc2819361&lt;/custom2&gt;&lt;custom6&gt;Nihms173346&lt;/custom6&gt;&lt;remote-database-provider&gt;Nlm&lt;/remote-database-provider&gt;&lt;language&gt;eng&lt;/language&gt;&lt;/record&gt;&lt;/Cite&gt;&lt;/EndNote&gt;</w:instrText>
        </w:r>
        <w:r w:rsidR="009C334D">
          <w:fldChar w:fldCharType="separate"/>
        </w:r>
        <w:r w:rsidR="009C334D" w:rsidRPr="009C334D">
          <w:rPr>
            <w:noProof/>
            <w:vertAlign w:val="superscript"/>
          </w:rPr>
          <w:t>22</w:t>
        </w:r>
        <w:r w:rsidR="009C334D">
          <w:fldChar w:fldCharType="end"/>
        </w:r>
      </w:hyperlink>
      <w:r w:rsidR="002A50E0">
        <w:t xml:space="preserve">, </w:t>
      </w:r>
      <w:r w:rsidR="00AB3C4B">
        <w:t xml:space="preserve">as weakness is statistically significant in a model including both </w:t>
      </w:r>
      <w:r w:rsidR="000B6AC1">
        <w:t xml:space="preserve">knee pain and </w:t>
      </w:r>
      <w:r w:rsidR="00AB3C4B">
        <w:t>weakness</w:t>
      </w:r>
      <w:r w:rsidR="000B6AC1">
        <w:t>.  Relative risks for unilateral pain are as follows: 1 knee RR 1</w:t>
      </w:r>
      <w:proofErr w:type="gramStart"/>
      <w:r w:rsidR="000B6AC1">
        <w:t>,14</w:t>
      </w:r>
      <w:proofErr w:type="gramEnd"/>
      <w:r w:rsidR="000B6AC1">
        <w:t>, p=0.52; 2 knees 1.16 p=0.54.  In this same model weakness is statistically significant at the p=0.1 level (RR 1.19, p=0.09).  Relative risks for new bilateral pain are as follows: 1 knee RR 1.29, p=0.39; 2 knees RR 1.54, p=0.18.  Weakness is statistically significant in this same model (RR 1.41, p=0.01)</w:t>
      </w:r>
      <w:r w:rsidR="002A50E0">
        <w:t xml:space="preserve"> (See supplementary figure)</w:t>
      </w:r>
      <w:r w:rsidR="000B6AC1">
        <w:t>.</w:t>
      </w:r>
    </w:p>
    <w:p w14:paraId="6BB0BA9E" w14:textId="1BD15619" w:rsidR="00266E79" w:rsidRPr="00266E79" w:rsidRDefault="00266E79" w:rsidP="007857AE">
      <w:pPr>
        <w:pStyle w:val="Heading4"/>
      </w:pPr>
      <w:r>
        <w:t>Sensitivity analyses:  knee pain to shoulder pain</w:t>
      </w:r>
      <w:r w:rsidRPr="00266E79">
        <w:rPr>
          <w:color w:val="000000"/>
        </w:rPr>
        <w:t xml:space="preserve"> </w:t>
      </w:r>
    </w:p>
    <w:p w14:paraId="18667021" w14:textId="130864F7" w:rsidR="00FA7AE8" w:rsidRDefault="00266E79" w:rsidP="00FA7AE8">
      <w:pPr>
        <w:pStyle w:val="ManuscriptDS"/>
      </w:pPr>
      <w:r>
        <w:t>U</w:t>
      </w:r>
      <w:r w:rsidR="004F5A7A">
        <w:t xml:space="preserve">sing inverse probability weighting </w:t>
      </w:r>
      <w:r>
        <w:t xml:space="preserve">in the </w:t>
      </w:r>
      <w:r w:rsidRPr="00266E79">
        <w:t xml:space="preserve">log multinomial regressions </w:t>
      </w:r>
      <w:r w:rsidR="00FA7AE8">
        <w:t>demonstrated similar results (Model 2: 1 shoulder 1 knee 1.29 (95% CI 0.9</w:t>
      </w:r>
      <w:r w:rsidR="00566BD6">
        <w:t>,</w:t>
      </w:r>
      <w:r w:rsidR="00FA7AE8">
        <w:t xml:space="preserve"> 1.84); 1 shoulder 2 knees 1.39 (0.92</w:t>
      </w:r>
      <w:r w:rsidR="00566BD6">
        <w:t>,</w:t>
      </w:r>
      <w:r w:rsidR="00FA7AE8">
        <w:t xml:space="preserve"> 2.11); 2 shoulder, 1 knee RR 1.65 (0.98</w:t>
      </w:r>
      <w:r w:rsidR="00566BD6">
        <w:t>,</w:t>
      </w:r>
      <w:r w:rsidR="005F1AA5">
        <w:t xml:space="preserve"> </w:t>
      </w:r>
      <w:r w:rsidR="00FA7AE8">
        <w:t>2.77); 2 shoulder 2 knees RR 2.14 (1.24</w:t>
      </w:r>
      <w:r w:rsidR="00566BD6">
        <w:t>,</w:t>
      </w:r>
      <w:r w:rsidR="00FA7AE8">
        <w:t xml:space="preserve"> 3.67)</w:t>
      </w:r>
      <w:r w:rsidR="004F5A7A">
        <w:t>, suggesting that missing data has not substantially altered the results</w:t>
      </w:r>
      <w:r w:rsidR="00FA7AE8">
        <w:t>.</w:t>
      </w:r>
    </w:p>
    <w:p w14:paraId="0A01B38B" w14:textId="7B974F3B" w:rsidR="00226F9A" w:rsidRDefault="00226F9A" w:rsidP="00382F00">
      <w:pPr>
        <w:pStyle w:val="ManuscriptDS"/>
      </w:pPr>
      <w:r>
        <w:lastRenderedPageBreak/>
        <w:t>We var</w:t>
      </w:r>
      <w:r w:rsidR="00266E79">
        <w:t>ied</w:t>
      </w:r>
      <w:r>
        <w:t xml:space="preserve"> the leg used to assess difficulty standing from a seated position.  </w:t>
      </w:r>
      <w:r w:rsidR="00F13CF6">
        <w:t xml:space="preserve">Using the </w:t>
      </w:r>
      <w:r w:rsidR="00C4107B">
        <w:t xml:space="preserve">data from the non-matched knee gives </w:t>
      </w:r>
      <w:r w:rsidR="004F5A7A">
        <w:t xml:space="preserve">similar </w:t>
      </w:r>
      <w:r w:rsidR="00C4107B">
        <w:t>effect sizes to model 3 for both unilateral and bilateral shoulder pain, suggesting mediation through the weakest leg and most painful knee rather than the contralateral knee.</w:t>
      </w:r>
      <w:r w:rsidR="00EE231F">
        <w:br/>
        <w:t>We further adjusted model 2 for use of analgesic medications, which were used by 22% of the cohort overall.  Use of these medications was not statistically significant for either new unilateral or bilateral pain at year 4, and did not change effect sizes, suggesting that use of analgesic medications does not affect risk of new shoulder pain in our analyses.</w:t>
      </w:r>
    </w:p>
    <w:p w14:paraId="24DFEBCA" w14:textId="7275FCD6" w:rsidR="007D43D1" w:rsidRDefault="00266E79" w:rsidP="00382F00">
      <w:pPr>
        <w:pStyle w:val="ManuscriptDS"/>
      </w:pPr>
      <w:r>
        <w:t>We also ran log multinomial models with an additional predictor</w:t>
      </w:r>
      <w:r w:rsidR="00D8041D">
        <w:t xml:space="preserve"> term</w:t>
      </w:r>
      <w:r>
        <w:t xml:space="preserve">, for </w:t>
      </w:r>
      <w:proofErr w:type="spellStart"/>
      <w:r>
        <w:t>OAI</w:t>
      </w:r>
      <w:proofErr w:type="spellEnd"/>
      <w:r>
        <w:t xml:space="preserve"> participants who had intermittent pain</w:t>
      </w:r>
      <w:r w:rsidR="007D43D1">
        <w:t xml:space="preserve"> (pain on &lt;3 occasions from years 0–4)</w:t>
      </w:r>
      <w:r>
        <w:t xml:space="preserve"> </w:t>
      </w:r>
      <w:r w:rsidR="007D43D1">
        <w:t xml:space="preserve">in either knee.  These participants were not at increased risk of incident shoulder pain in either one (RR 1.07; 95% CI </w:t>
      </w:r>
      <w:r w:rsidR="007D43D1" w:rsidRPr="007D43D1">
        <w:t>0.81 to 1.4</w:t>
      </w:r>
      <w:r w:rsidR="007D43D1">
        <w:t>, p=0.63</w:t>
      </w:r>
      <w:r w:rsidR="007D43D1" w:rsidRPr="007D43D1">
        <w:t>)</w:t>
      </w:r>
      <w:r w:rsidR="007D43D1">
        <w:t xml:space="preserve"> or two shoulders (RR 1.04; 95% CI 0.81 to 1.4, p=0.86) after </w:t>
      </w:r>
      <w:r w:rsidR="00D8041D">
        <w:t>adjustment for</w:t>
      </w:r>
      <w:r w:rsidR="006F2709">
        <w:t xml:space="preserve"> demographic factors</w:t>
      </w:r>
      <w:r w:rsidR="00A17DB7">
        <w:t xml:space="preserve"> (Model 2)</w:t>
      </w:r>
      <w:r w:rsidR="006F2709">
        <w:t xml:space="preserve"> and after </w:t>
      </w:r>
      <w:r w:rsidR="007D43D1">
        <w:t>4 years of observation.</w:t>
      </w:r>
    </w:p>
    <w:p w14:paraId="5167CF9F" w14:textId="2CE85A7C" w:rsidR="005F007F" w:rsidRDefault="005F007F" w:rsidP="00FA7AE8">
      <w:pPr>
        <w:pStyle w:val="ManuscriptDS"/>
      </w:pPr>
      <w:r>
        <w:br w:type="page"/>
      </w:r>
    </w:p>
    <w:p w14:paraId="6BFA1D44" w14:textId="77777777" w:rsidR="00977CCF" w:rsidRDefault="00977CCF" w:rsidP="004D4A7C">
      <w:pPr>
        <w:pStyle w:val="ManuscriptDS"/>
      </w:pPr>
    </w:p>
    <w:p w14:paraId="761EF2CC" w14:textId="77777777" w:rsidR="00977CCF" w:rsidRDefault="00977CCF" w:rsidP="00977CCF">
      <w:pPr>
        <w:pStyle w:val="Heading2"/>
      </w:pPr>
      <w:r>
        <w:t>Discussion</w:t>
      </w:r>
    </w:p>
    <w:p w14:paraId="1C556769" w14:textId="3E7DF0BB" w:rsidR="00977CCF" w:rsidRDefault="00C55A28" w:rsidP="00A24DC1">
      <w:pPr>
        <w:pStyle w:val="ManuscriptDS"/>
      </w:pPr>
      <w:r>
        <w:t xml:space="preserve">This longitudinal study demonstrated that the average number of </w:t>
      </w:r>
      <w:r w:rsidR="00864EB7">
        <w:t xml:space="preserve">painful joints increases over time </w:t>
      </w:r>
      <w:r>
        <w:t xml:space="preserve">in people with knee OA or at risk of knee OA, </w:t>
      </w:r>
      <w:r w:rsidR="00864EB7" w:rsidRPr="00864EB7">
        <w:t xml:space="preserve">in a non-linear </w:t>
      </w:r>
      <w:r w:rsidR="00864EB7">
        <w:t>manner</w:t>
      </w:r>
      <w:r>
        <w:t>.  I</w:t>
      </w:r>
      <w:r w:rsidR="00864EB7">
        <w:t xml:space="preserve">ncidence </w:t>
      </w:r>
      <w:r w:rsidR="00B66680">
        <w:t xml:space="preserve">peaked </w:t>
      </w:r>
      <w:r w:rsidR="00864EB7">
        <w:t xml:space="preserve">at the </w:t>
      </w:r>
      <w:r w:rsidR="00B66680">
        <w:t>latest</w:t>
      </w:r>
      <w:r w:rsidR="00864EB7">
        <w:t xml:space="preserve"> time </w:t>
      </w:r>
      <w:r w:rsidR="00B66680">
        <w:t>point we examined</w:t>
      </w:r>
      <w:r w:rsidR="00864EB7">
        <w:t>.  S</w:t>
      </w:r>
      <w:r w:rsidR="00977CCF" w:rsidRPr="00977CCF">
        <w:t xml:space="preserve">pread of joint pain over time </w:t>
      </w:r>
      <w:r w:rsidR="00C3166A">
        <w:t>wa</w:t>
      </w:r>
      <w:r w:rsidR="00C3166A" w:rsidRPr="00977CCF">
        <w:t xml:space="preserve">s </w:t>
      </w:r>
      <w:r w:rsidR="00977CCF" w:rsidRPr="00977CCF">
        <w:t xml:space="preserve">not random, with shoulders the most common joint </w:t>
      </w:r>
      <w:r w:rsidR="007167BA">
        <w:t xml:space="preserve">to become </w:t>
      </w:r>
      <w:r w:rsidR="007167BA" w:rsidRPr="00977CCF">
        <w:t xml:space="preserve">painful </w:t>
      </w:r>
      <w:r w:rsidR="00977CCF" w:rsidRPr="00977CCF">
        <w:t>knees</w:t>
      </w:r>
      <w:r w:rsidR="00381682">
        <w:t>,</w:t>
      </w:r>
      <w:r w:rsidR="00D07B6C">
        <w:t xml:space="preserve"> in this </w:t>
      </w:r>
      <w:r w:rsidR="00194679">
        <w:t xml:space="preserve">longitudinal </w:t>
      </w:r>
      <w:r w:rsidR="00D07B6C">
        <w:t>cohort of persons</w:t>
      </w:r>
      <w:r w:rsidR="00381682">
        <w:t>.  P</w:t>
      </w:r>
      <w:r w:rsidR="00D07B6C">
        <w:t xml:space="preserve">ersistent pain in one </w:t>
      </w:r>
      <w:r>
        <w:t>knee</w:t>
      </w:r>
      <w:r w:rsidR="00D07B6C">
        <w:t xml:space="preserve"> </w:t>
      </w:r>
      <w:r w:rsidR="00675C67">
        <w:t>increas</w:t>
      </w:r>
      <w:r w:rsidR="00381682">
        <w:t>e</w:t>
      </w:r>
      <w:r w:rsidR="00C3166A">
        <w:t>d</w:t>
      </w:r>
      <w:r w:rsidR="00675C67">
        <w:t xml:space="preserve"> </w:t>
      </w:r>
      <w:r>
        <w:t xml:space="preserve">the risk of new bilateral </w:t>
      </w:r>
      <w:r w:rsidR="00D07B6C">
        <w:t>shoulder pain</w:t>
      </w:r>
      <w:r>
        <w:t xml:space="preserve"> by </w:t>
      </w:r>
      <w:r w:rsidR="004532F6">
        <w:t>127</w:t>
      </w:r>
      <w:r>
        <w:t xml:space="preserve">% </w:t>
      </w:r>
      <w:r w:rsidR="004F5A7A">
        <w:t xml:space="preserve">(RR 2.27) </w:t>
      </w:r>
      <w:r>
        <w:t>after adjustment for demographic</w:t>
      </w:r>
      <w:r w:rsidR="00D02680">
        <w:t>, anthropometric,</w:t>
      </w:r>
      <w:r>
        <w:t xml:space="preserve"> </w:t>
      </w:r>
      <w:r w:rsidR="00DE6D47">
        <w:t xml:space="preserve">and psychological </w:t>
      </w:r>
      <w:r>
        <w:t>confounders</w:t>
      </w:r>
      <w:r w:rsidR="004532F6">
        <w:t xml:space="preserve">. These effects </w:t>
      </w:r>
      <w:r w:rsidR="00C3166A">
        <w:t>were</w:t>
      </w:r>
      <w:r w:rsidR="00C3166A" w:rsidRPr="00977CCF">
        <w:t xml:space="preserve"> </w:t>
      </w:r>
      <w:r w:rsidR="00977CCF" w:rsidRPr="00977CCF">
        <w:t xml:space="preserve">mediated by </w:t>
      </w:r>
      <w:r w:rsidR="00D127AF">
        <w:t xml:space="preserve">functional </w:t>
      </w:r>
      <w:r w:rsidR="00977CCF" w:rsidRPr="00977CCF">
        <w:t>leg weakness</w:t>
      </w:r>
      <w:r w:rsidR="00D07B6C">
        <w:t xml:space="preserve">.  This </w:t>
      </w:r>
      <w:r w:rsidR="00C3166A">
        <w:t xml:space="preserve">confirms </w:t>
      </w:r>
      <w:r w:rsidR="00D07B6C">
        <w:t xml:space="preserve">that </w:t>
      </w:r>
      <w:r w:rsidR="00864EB7">
        <w:t xml:space="preserve">pain spreads from one </w:t>
      </w:r>
      <w:r w:rsidR="007167BA">
        <w:t xml:space="preserve">joint </w:t>
      </w:r>
      <w:r w:rsidR="00864EB7">
        <w:t xml:space="preserve">site to others over time, </w:t>
      </w:r>
      <w:r w:rsidR="007B6618">
        <w:t>and</w:t>
      </w:r>
      <w:r w:rsidR="00C3166A">
        <w:t xml:space="preserve"> suggests</w:t>
      </w:r>
      <w:r w:rsidR="007B6618">
        <w:t xml:space="preserve"> that this </w:t>
      </w:r>
      <w:r w:rsidR="00707F03">
        <w:t xml:space="preserve">spread </w:t>
      </w:r>
      <w:r w:rsidR="007B6618">
        <w:t>may be</w:t>
      </w:r>
      <w:r w:rsidR="00864EB7">
        <w:t xml:space="preserve"> influenced by </w:t>
      </w:r>
      <w:r w:rsidR="00977CCF" w:rsidRPr="00977CCF">
        <w:t>biomechanical factors</w:t>
      </w:r>
      <w:r w:rsidR="00EA1C19">
        <w:t xml:space="preserve"> associated with loss of functional muscle capability</w:t>
      </w:r>
      <w:r w:rsidR="002A69D1">
        <w:t xml:space="preserve">.  </w:t>
      </w:r>
      <w:r w:rsidR="00D421E1">
        <w:t xml:space="preserve">We hypothesise that this might occur due to increased reliance on upper limbs for daily activities such as getting out of chairs and cars, or using stairs (requiring use of rails) in people who have lost leg muscle strength.  </w:t>
      </w:r>
      <w:r w:rsidR="00B77142">
        <w:t>This would seem consistent with</w:t>
      </w:r>
      <w:r w:rsidR="00D127AF" w:rsidRPr="007167BA">
        <w:t xml:space="preserve"> existing theoretical frameworks</w:t>
      </w:r>
      <w:r w:rsidR="00D02680" w:rsidRPr="007167BA">
        <w:t xml:space="preserve">, </w:t>
      </w:r>
      <w:r w:rsidR="00D127AF" w:rsidRPr="007167BA">
        <w:t>includ</w:t>
      </w:r>
      <w:r w:rsidR="00D02680" w:rsidRPr="007167BA">
        <w:t>ing</w:t>
      </w:r>
      <w:r w:rsidR="00D127AF" w:rsidRPr="007167BA">
        <w:t xml:space="preserve"> biomechanical interrelationships</w:t>
      </w:r>
      <w:r w:rsidR="00D127AF" w:rsidRPr="007167BA">
        <w:fldChar w:fldCharType="begin">
          <w:fldData xml:space="preserve">PEVuZE5vdGU+PENpdGU+PEF1dGhvcj5NdXJhdGE8L0F1dGhvcj48WWVhcj4yMDAzPC9ZZWFyPjxS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</w:fldData>
        </w:fldChar>
      </w:r>
      <w:r w:rsidR="009C334D">
        <w:instrText xml:space="preserve"> ADDIN EN.CITE </w:instrText>
      </w:r>
      <w:r w:rsidR="009C334D">
        <w:fldChar w:fldCharType="begin">
          <w:fldData xml:space="preserve">PEVuZE5vdGU+PENpdGU+PEF1dGhvcj5NdXJhdGE8L0F1dGhvcj48WWVhcj4yMDAzPC9ZZWFyPjxS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</w:fldData>
        </w:fldChar>
      </w:r>
      <w:r w:rsidR="009C334D">
        <w:instrText xml:space="preserve"> ADDIN EN.CITE.DATA </w:instrText>
      </w:r>
      <w:r w:rsidR="009C334D">
        <w:fldChar w:fldCharType="end"/>
      </w:r>
      <w:r w:rsidR="00D127AF" w:rsidRPr="007167BA">
        <w:fldChar w:fldCharType="separate"/>
      </w:r>
      <w:hyperlink w:anchor="_ENREF_23" w:tooltip="Murata, 2003 #12" w:history="1">
        <w:r w:rsidR="009C334D" w:rsidRPr="009C334D">
          <w:rPr>
            <w:noProof/>
            <w:vertAlign w:val="superscript"/>
          </w:rPr>
          <w:t>23</w:t>
        </w:r>
      </w:hyperlink>
      <w:r w:rsidR="009C334D" w:rsidRPr="009C334D">
        <w:rPr>
          <w:noProof/>
          <w:vertAlign w:val="superscript"/>
        </w:rPr>
        <w:t xml:space="preserve">, </w:t>
      </w:r>
      <w:hyperlink w:anchor="_ENREF_24" w:tooltip="Tsuji, 2002 #13" w:history="1">
        <w:r w:rsidR="009C334D" w:rsidRPr="009C334D">
          <w:rPr>
            <w:noProof/>
            <w:vertAlign w:val="superscript"/>
          </w:rPr>
          <w:t>24</w:t>
        </w:r>
      </w:hyperlink>
      <w:r w:rsidR="00D127AF" w:rsidRPr="007167BA">
        <w:fldChar w:fldCharType="end"/>
      </w:r>
      <w:r w:rsidR="00D127AF" w:rsidRPr="007167BA">
        <w:t xml:space="preserve">, </w:t>
      </w:r>
      <w:r w:rsidR="00D02680" w:rsidRPr="007167BA">
        <w:t xml:space="preserve">which might be a consequence of </w:t>
      </w:r>
      <w:r w:rsidR="00D127AF" w:rsidRPr="007167BA">
        <w:t xml:space="preserve">abnormal joint </w:t>
      </w:r>
      <w:r w:rsidR="00D127AF" w:rsidRPr="00B77142">
        <w:t>loading</w:t>
      </w:r>
      <w:r w:rsidR="00D127AF" w:rsidRPr="00B77142">
        <w:fldChar w:fldCharType="begin">
          <w:fldData xml:space="preserve">PEVuZE5vdGU+PENpdGU+PEF1dGhvcj5SYWRpbjwvQXV0aG9yPjxZZWFyPjE5ODY8L1llYXI+PFJl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</w:fldData>
        </w:fldChar>
      </w:r>
      <w:r w:rsidR="009C334D">
        <w:instrText xml:space="preserve"> ADDIN EN.CITE </w:instrText>
      </w:r>
      <w:r w:rsidR="009C334D">
        <w:fldChar w:fldCharType="begin">
          <w:fldData xml:space="preserve">PEVuZE5vdGU+PENpdGU+PEF1dGhvcj5SYWRpbjwvQXV0aG9yPjxZZWFyPjE5ODY8L1llYXI+PFJl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</w:fldData>
        </w:fldChar>
      </w:r>
      <w:r w:rsidR="009C334D">
        <w:instrText xml:space="preserve"> ADDIN EN.CITE.DATA </w:instrText>
      </w:r>
      <w:r w:rsidR="009C334D">
        <w:fldChar w:fldCharType="end"/>
      </w:r>
      <w:r w:rsidR="00D127AF" w:rsidRPr="00B77142">
        <w:fldChar w:fldCharType="separate"/>
      </w:r>
      <w:hyperlink w:anchor="_ENREF_25" w:tooltip="Radin, 1986 #20" w:history="1">
        <w:r w:rsidR="009C334D" w:rsidRPr="009C334D">
          <w:rPr>
            <w:noProof/>
            <w:vertAlign w:val="superscript"/>
          </w:rPr>
          <w:t>25</w:t>
        </w:r>
      </w:hyperlink>
      <w:r w:rsidR="009C334D" w:rsidRPr="009C334D">
        <w:rPr>
          <w:noProof/>
          <w:vertAlign w:val="superscript"/>
        </w:rPr>
        <w:t xml:space="preserve">, </w:t>
      </w:r>
      <w:hyperlink w:anchor="_ENREF_26" w:tooltip="Frost, 1994 #21" w:history="1">
        <w:r w:rsidR="009C334D" w:rsidRPr="009C334D">
          <w:rPr>
            <w:noProof/>
            <w:vertAlign w:val="superscript"/>
          </w:rPr>
          <w:t>26</w:t>
        </w:r>
      </w:hyperlink>
      <w:r w:rsidR="00D127AF" w:rsidRPr="00B77142">
        <w:fldChar w:fldCharType="end"/>
      </w:r>
      <w:r w:rsidR="00D127AF" w:rsidRPr="00B77142">
        <w:t>, or altered lifting patterns</w:t>
      </w:r>
      <w:hyperlink w:anchor="_ENREF_18" w:tooltip="Andersen, 2012 #23" w:history="1">
        <w:r w:rsidR="009C334D" w:rsidRPr="00B77142">
          <w:fldChar w:fldCharType="begin">
            <w:fldData xml:space="preserve">PEVuZE5vdGU+PENpdGU+PEF1dGhvcj5BbmRlcnNlbjwvQXV0aG9yPjxZZWFyPjIwMTI8L1llYXI+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</w:fldData>
          </w:fldChar>
        </w:r>
        <w:r w:rsidR="009C334D">
          <w:instrText xml:space="preserve"> ADDIN EN.CITE </w:instrText>
        </w:r>
        <w:r w:rsidR="009C334D">
          <w:fldChar w:fldCharType="begin">
            <w:fldData xml:space="preserve">PEVuZE5vdGU+PENpdGU+PEF1dGhvcj5BbmRlcnNlbjwvQXV0aG9yPjxZZWFyPjIwMTI8L1llYXI+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</w:fldData>
          </w:fldChar>
        </w:r>
        <w:r w:rsidR="009C334D">
          <w:instrText xml:space="preserve"> ADDIN EN.CITE.DATA </w:instrText>
        </w:r>
        <w:r w:rsidR="009C334D">
          <w:fldChar w:fldCharType="end"/>
        </w:r>
        <w:r w:rsidR="009C334D" w:rsidRPr="00B77142">
          <w:fldChar w:fldCharType="separate"/>
        </w:r>
        <w:r w:rsidR="009C334D" w:rsidRPr="007A2ABE">
          <w:rPr>
            <w:noProof/>
            <w:vertAlign w:val="superscript"/>
          </w:rPr>
          <w:t>18</w:t>
        </w:r>
        <w:r w:rsidR="009C334D" w:rsidRPr="00B77142">
          <w:fldChar w:fldCharType="end"/>
        </w:r>
      </w:hyperlink>
      <w:r w:rsidR="00D127AF" w:rsidRPr="00B77142">
        <w:t xml:space="preserve">.  </w:t>
      </w:r>
    </w:p>
    <w:p w14:paraId="69AD4068" w14:textId="54975F55" w:rsidR="005704D4" w:rsidRDefault="005704D4" w:rsidP="009B3DC6">
      <w:pPr>
        <w:pStyle w:val="ManuscriptDS"/>
      </w:pPr>
      <w:r>
        <w:t xml:space="preserve">We used item </w:t>
      </w:r>
      <w:r w:rsidR="00DE23B6">
        <w:t xml:space="preserve">number </w:t>
      </w:r>
      <w:r>
        <w:t xml:space="preserve">3 of the </w:t>
      </w:r>
      <w:proofErr w:type="spellStart"/>
      <w:r>
        <w:t>WOMAC</w:t>
      </w:r>
      <w:proofErr w:type="spellEnd"/>
      <w:r>
        <w:t xml:space="preserve"> function scale (difficulty standing from a sitting position) as </w:t>
      </w:r>
      <w:r w:rsidR="00DE23B6">
        <w:t xml:space="preserve">the </w:t>
      </w:r>
      <w:r>
        <w:t xml:space="preserve">measure of lower limb weakness </w:t>
      </w:r>
      <w:r w:rsidR="00DE23B6">
        <w:t xml:space="preserve">as it is related to </w:t>
      </w:r>
      <w:r>
        <w:t>functional difficulty</w:t>
      </w:r>
      <w:r w:rsidR="00DE23B6">
        <w:t xml:space="preserve"> for a given individual; this item defines</w:t>
      </w:r>
      <w:r>
        <w:t xml:space="preserve"> </w:t>
      </w:r>
      <w:r w:rsidR="00DE23B6">
        <w:t>a very</w:t>
      </w:r>
      <w:r>
        <w:t xml:space="preserve"> important functional capability for </w:t>
      </w:r>
      <w:r w:rsidR="00DE23B6">
        <w:t>everyday living</w:t>
      </w:r>
      <w:r>
        <w:t xml:space="preserve">.  This was not collinear with knee pain (data not shown), suggesting that it measures aspects of functional difficulties beyond pain.  Sensitivity analyses using the functional aspects of the non-painful knee in unilateral knee pain </w:t>
      </w:r>
      <w:r>
        <w:lastRenderedPageBreak/>
        <w:t>suggests that the mediation is occurring through the weakest leg and most painful knee.</w:t>
      </w:r>
    </w:p>
    <w:p w14:paraId="02EE0FA1" w14:textId="117FE61D" w:rsidR="00F10244" w:rsidRDefault="009F48EE" w:rsidP="00F10244">
      <w:pPr>
        <w:pStyle w:val="ManuscriptDS"/>
      </w:pPr>
      <w:r>
        <w:t>Our findings of s</w:t>
      </w:r>
      <w:r w:rsidR="00AA439F">
        <w:t xml:space="preserve">pread of joint pain from </w:t>
      </w:r>
      <w:r w:rsidR="00C72345">
        <w:t xml:space="preserve">one </w:t>
      </w:r>
      <w:r w:rsidR="00383507">
        <w:t>joint</w:t>
      </w:r>
      <w:r w:rsidR="00C72345">
        <w:t xml:space="preserve"> to another, is consistent with</w:t>
      </w:r>
      <w:r w:rsidR="005D7EE5">
        <w:t xml:space="preserve"> previous </w:t>
      </w:r>
      <w:r>
        <w:t xml:space="preserve">data on spread of chronic pain from one </w:t>
      </w:r>
      <w:r w:rsidR="00383507">
        <w:t>region</w:t>
      </w:r>
      <w:r>
        <w:t xml:space="preserve"> to others</w:t>
      </w:r>
      <w:hyperlink w:anchor="_ENREF_18" w:tooltip="Andersen, 2012 #23" w:history="1">
        <w:r w:rsidR="009C334D">
          <w:fldChar w:fldCharType="begin">
            <w:fldData xml:space="preserve">PEVuZE5vdGU+PENpdGU+PEF1dGhvcj5BbmRlcnNlbjwvQXV0aG9yPjxZZWFyPjIwMTI8L1llYXI+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</w:fldData>
          </w:fldChar>
        </w:r>
        <w:r w:rsidR="009C334D">
          <w:instrText xml:space="preserve"> ADDIN EN.CITE </w:instrText>
        </w:r>
        <w:r w:rsidR="009C334D">
          <w:fldChar w:fldCharType="begin">
            <w:fldData xml:space="preserve">PEVuZE5vdGU+PENpdGU+PEF1dGhvcj5BbmRlcnNlbjwvQXV0aG9yPjxZZWFyPjIwMTI8L1llYXI+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</w:fldData>
          </w:fldChar>
        </w:r>
        <w:r w:rsidR="009C334D">
          <w:instrText xml:space="preserve"> ADDIN EN.CITE.DATA </w:instrText>
        </w:r>
        <w:r w:rsidR="009C334D">
          <w:fldChar w:fldCharType="end"/>
        </w:r>
        <w:r w:rsidR="009C334D">
          <w:fldChar w:fldCharType="separate"/>
        </w:r>
        <w:r w:rsidR="009C334D" w:rsidRPr="007A2ABE">
          <w:rPr>
            <w:noProof/>
            <w:vertAlign w:val="superscript"/>
          </w:rPr>
          <w:t>18</w:t>
        </w:r>
        <w:r w:rsidR="009C334D">
          <w:fldChar w:fldCharType="end"/>
        </w:r>
      </w:hyperlink>
      <w:r w:rsidR="0058312C">
        <w:t xml:space="preserve">, </w:t>
      </w:r>
      <w:r w:rsidR="005D7EE5">
        <w:t>although that</w:t>
      </w:r>
      <w:r w:rsidR="005D7EE5" w:rsidDel="00C27AD5">
        <w:t xml:space="preserve"> cohort consisted of female</w:t>
      </w:r>
      <w:r w:rsidR="005D7EE5">
        <w:t>s</w:t>
      </w:r>
      <w:r w:rsidR="005D7EE5" w:rsidDel="00C27AD5">
        <w:t xml:space="preserve"> only, </w:t>
      </w:r>
      <w:r w:rsidR="005D7EE5">
        <w:t xml:space="preserve">had much younger mean age than our cohort, </w:t>
      </w:r>
      <w:r w:rsidR="005D7EE5" w:rsidDel="00C27AD5">
        <w:t xml:space="preserve">had a time horizon </w:t>
      </w:r>
      <w:r w:rsidR="005D7EE5">
        <w:t>of</w:t>
      </w:r>
      <w:r w:rsidR="00021E56">
        <w:t xml:space="preserve"> </w:t>
      </w:r>
      <w:r w:rsidR="005D7EE5">
        <w:t>1 year and</w:t>
      </w:r>
      <w:r w:rsidR="005D7EE5" w:rsidDel="00C27AD5">
        <w:t xml:space="preserve"> assessed regional rather than joint</w:t>
      </w:r>
      <w:r w:rsidR="005D7EE5">
        <w:t>-related pain</w:t>
      </w:r>
      <w:r w:rsidR="0058312C">
        <w:t xml:space="preserve">.  </w:t>
      </w:r>
      <w:r w:rsidR="00DE6D47">
        <w:t>O</w:t>
      </w:r>
      <w:r w:rsidR="0058312C">
        <w:t xml:space="preserve">ur data is </w:t>
      </w:r>
      <w:r w:rsidR="00DE6D47">
        <w:t xml:space="preserve">also </w:t>
      </w:r>
      <w:r w:rsidR="0058312C">
        <w:t>consistent with other reports which demonstrate that spread of pain in osteoarthritic–type cohorts is not random</w:t>
      </w:r>
      <w:hyperlink w:anchor="_ENREF_14" w:tooltip="Shakoor, 2002 #9" w:history="1">
        <w:r w:rsidR="009C334D">
          <w:fldChar w:fldCharType="begin"/>
        </w:r>
        <w:r w:rsidR="009C334D">
          <w:instrText xml:space="preserve"> ADDIN EN.CITE &lt;EndNote&gt;&lt;Cite&gt;&lt;Author&gt;Shakoor&lt;/Author&gt;&lt;Year&gt;2002&lt;/Year&gt;&lt;RecNum&gt;9&lt;/RecNum&gt;&lt;DisplayText&gt;&lt;style face="superscript"&gt;14&lt;/style&gt;&lt;/DisplayText&gt;&lt;record&gt;&lt;rec-number&gt;9&lt;/rec-number&gt;&lt;foreign-keys&gt;&lt;key app="EN" db-id="2zdavwppfv9s5tesvr4v0wv100rwvxsrwssf" timestamp="1372748761"&gt;9&lt;/key&gt;&lt;/foreign-keys&gt;&lt;ref-type name="Journal Article"&gt;17&lt;/ref-type&gt;&lt;contributors&gt;&lt;authors&gt;&lt;author&gt;Shakoor, N.&lt;/author&gt;&lt;author&gt;Block, J. A.&lt;/author&gt;&lt;author&gt;Shott, S.&lt;/author&gt;&lt;author&gt;Case, J. P.&lt;/author&gt;&lt;/authors&gt;&lt;/contributors&gt;&lt;auth-address&gt;Section of Reumatology, Rush Medical College, Chicago, Illinois 60612, USA. najia_shakoor@rush.edu&lt;/auth-address&gt;&lt;titles&gt;&lt;title&gt;Nonrandom evolution of end-stage osteoarthritis of the lower limbs&lt;/title&gt;&lt;secondary-title&gt;Arthritis Rheum&lt;/secondary-title&gt;&lt;/titles&gt;&lt;periodical&gt;&lt;full-title&gt;Arthritis Rheum&lt;/full-title&gt;&lt;/periodical&gt;&lt;pages&gt;3185-9&lt;/pages&gt;&lt;volume&gt;46&lt;/volume&gt;&lt;number&gt;12&lt;/number&gt;&lt;edition&gt;2002/12/17&lt;/edition&gt;&lt;keywords&gt;&lt;keyword&gt;Arthroplasty, Replacement, Hip&lt;/keyword&gt;&lt;keyword&gt;Arthroplasty, Replacement, Knee&lt;/keyword&gt;&lt;keyword&gt;Cohort Studies&lt;/keyword&gt;&lt;keyword&gt;Disease Progression&lt;/keyword&gt;&lt;keyword&gt;Humans&lt;/keyword&gt;&lt;keyword&gt;Leg&lt;/keyword&gt;&lt;keyword&gt;Osteoarthritis/ physiopathology/ surgery&lt;/keyword&gt;&lt;keyword&gt;Reoperation&lt;/keyword&gt;&lt;/keywords&gt;&lt;dates&gt;&lt;year&gt;2002&lt;/year&gt;&lt;pub-dates&gt;&lt;date&gt;Dec&lt;/date&gt;&lt;/pub-dates&gt;&lt;/dates&gt;&lt;isbn&gt;0004-3591 (Print)&amp;#xD;0004-3591 (Linking)&lt;/isbn&gt;&lt;accession-num&gt;12483722&lt;/accession-num&gt;&lt;urls&gt;&lt;/urls&gt;&lt;electronic-resource-num&gt;10.1002/art.10649&lt;/electronic-resource-num&gt;&lt;remote-database-provider&gt;NLM&lt;/remote-database-provider&gt;&lt;language&gt;eng&lt;/language&gt;&lt;/record&gt;&lt;/Cite&gt;&lt;/EndNote&gt;</w:instrText>
        </w:r>
        <w:r w:rsidR="009C334D">
          <w:fldChar w:fldCharType="separate"/>
        </w:r>
        <w:r w:rsidR="009C334D" w:rsidRPr="007A2ABE">
          <w:rPr>
            <w:noProof/>
            <w:vertAlign w:val="superscript"/>
          </w:rPr>
          <w:t>14</w:t>
        </w:r>
        <w:r w:rsidR="009C334D">
          <w:fldChar w:fldCharType="end"/>
        </w:r>
      </w:hyperlink>
      <w:r w:rsidR="0058312C">
        <w:t>; t</w:t>
      </w:r>
      <w:r w:rsidR="00AA439F">
        <w:t xml:space="preserve">hese are typically </w:t>
      </w:r>
      <w:r w:rsidR="005F007F">
        <w:t>measured by joint replacements</w:t>
      </w:r>
      <w:r w:rsidR="00AA439F">
        <w:t xml:space="preserve">, and include </w:t>
      </w:r>
      <w:r w:rsidR="005F007F">
        <w:t>differences between ipsilateral and contralateral pain</w:t>
      </w:r>
      <w:hyperlink w:anchor="_ENREF_14" w:tooltip="Shakoor, 2002 #9" w:history="1">
        <w:r w:rsidR="009C334D">
          <w:fldChar w:fldCharType="begin"/>
        </w:r>
        <w:r w:rsidR="009C334D">
          <w:instrText xml:space="preserve"> ADDIN EN.CITE &lt;EndNote&gt;&lt;Cite&gt;&lt;Author&gt;Shakoor&lt;/Author&gt;&lt;Year&gt;2002&lt;/Year&gt;&lt;RecNum&gt;9&lt;/RecNum&gt;&lt;DisplayText&gt;&lt;style face="superscript"&gt;14&lt;/style&gt;&lt;/DisplayText&gt;&lt;record&gt;&lt;rec-number&gt;9&lt;/rec-number&gt;&lt;foreign-keys&gt;&lt;key app="EN" db-id="2zdavwppfv9s5tesvr4v0wv100rwvxsrwssf" timestamp="1372748761"&gt;9&lt;/key&gt;&lt;/foreign-keys&gt;&lt;ref-type name="Journal Article"&gt;17&lt;/ref-type&gt;&lt;contributors&gt;&lt;authors&gt;&lt;author&gt;Shakoor, N.&lt;/author&gt;&lt;author&gt;Block, J. A.&lt;/author&gt;&lt;author&gt;Shott, S.&lt;/author&gt;&lt;author&gt;Case, J. P.&lt;/author&gt;&lt;/authors&gt;&lt;/contributors&gt;&lt;auth-address&gt;Section of Reumatology, Rush Medical College, Chicago, Illinois 60612, USA. najia_shakoor@rush.edu&lt;/auth-address&gt;&lt;titles&gt;&lt;title&gt;Nonrandom evolution of end-stage osteoarthritis of the lower limbs&lt;/title&gt;&lt;secondary-title&gt;Arthritis Rheum&lt;/secondary-title&gt;&lt;/titles&gt;&lt;periodical&gt;&lt;full-title&gt;Arthritis Rheum&lt;/full-title&gt;&lt;/periodical&gt;&lt;pages&gt;3185-9&lt;/pages&gt;&lt;volume&gt;46&lt;/volume&gt;&lt;number&gt;12&lt;/number&gt;&lt;edition&gt;2002/12/17&lt;/edition&gt;&lt;keywords&gt;&lt;keyword&gt;Arthroplasty, Replacement, Hip&lt;/keyword&gt;&lt;keyword&gt;Arthroplasty, Replacement, Knee&lt;/keyword&gt;&lt;keyword&gt;Cohort Studies&lt;/keyword&gt;&lt;keyword&gt;Disease Progression&lt;/keyword&gt;&lt;keyword&gt;Humans&lt;/keyword&gt;&lt;keyword&gt;Leg&lt;/keyword&gt;&lt;keyword&gt;Osteoarthritis/ physiopathology/ surgery&lt;/keyword&gt;&lt;keyword&gt;Reoperation&lt;/keyword&gt;&lt;/keywords&gt;&lt;dates&gt;&lt;year&gt;2002&lt;/year&gt;&lt;pub-dates&gt;&lt;date&gt;Dec&lt;/date&gt;&lt;/pub-dates&gt;&lt;/dates&gt;&lt;isbn&gt;0004-3591 (Print)&amp;#xD;0004-3591 (Linking)&lt;/isbn&gt;&lt;accession-num&gt;12483722&lt;/accession-num&gt;&lt;urls&gt;&lt;/urls&gt;&lt;electronic-resource-num&gt;10.1002/art.10649&lt;/electronic-resource-num&gt;&lt;remote-database-provider&gt;NLM&lt;/remote-database-provider&gt;&lt;language&gt;eng&lt;/language&gt;&lt;/record&gt;&lt;/Cite&gt;&lt;/EndNote&gt;</w:instrText>
        </w:r>
        <w:r w:rsidR="009C334D">
          <w:fldChar w:fldCharType="separate"/>
        </w:r>
        <w:r w:rsidR="009C334D" w:rsidRPr="007A2ABE">
          <w:rPr>
            <w:noProof/>
            <w:vertAlign w:val="superscript"/>
          </w:rPr>
          <w:t>14</w:t>
        </w:r>
        <w:r w:rsidR="009C334D">
          <w:fldChar w:fldCharType="end"/>
        </w:r>
      </w:hyperlink>
      <w:r w:rsidR="00BF1F30">
        <w:t>.</w:t>
      </w:r>
      <w:r w:rsidR="005F007F">
        <w:t xml:space="preserve">  </w:t>
      </w:r>
      <w:r w:rsidR="00AA439F">
        <w:t xml:space="preserve">While our data shows that incident pain in other limbs is not random, we did not observe effects related to the side at which pain occurred (contralateral / ipsilateral; </w:t>
      </w:r>
      <w:r w:rsidR="002A69D1">
        <w:t>data not shown)</w:t>
      </w:r>
      <w:r w:rsidR="00560DA4">
        <w:t>, even after adjusting for dominant leg</w:t>
      </w:r>
      <w:r w:rsidR="005F007F">
        <w:t xml:space="preserve">.  </w:t>
      </w:r>
    </w:p>
    <w:p w14:paraId="1713BA68" w14:textId="7385C7BB" w:rsidR="002A69D1" w:rsidRDefault="002A69D1" w:rsidP="009B3DC6">
      <w:pPr>
        <w:pStyle w:val="ManuscriptDS"/>
      </w:pPr>
      <w:r>
        <w:t xml:space="preserve">Strengths of this study include the large </w:t>
      </w:r>
      <w:r w:rsidR="00560DA4">
        <w:t xml:space="preserve">sample size of the </w:t>
      </w:r>
      <w:proofErr w:type="spellStart"/>
      <w:r w:rsidR="00560DA4">
        <w:t>OAI</w:t>
      </w:r>
      <w:proofErr w:type="spellEnd"/>
      <w:r w:rsidR="00560DA4">
        <w:t>,</w:t>
      </w:r>
      <w:r w:rsidR="002046A9">
        <w:t xml:space="preserve"> the long duration of follow up (4 years for data on pain at other joints), </w:t>
      </w:r>
      <w:r w:rsidR="00560DA4">
        <w:t xml:space="preserve">the relatively low proportion of participants who had dropped out by year 4 (less than 20%), standardised measurement protocols, data </w:t>
      </w:r>
      <w:r w:rsidR="00560DA4" w:rsidRPr="001527EC">
        <w:t>collection over five different centres across the U.S.</w:t>
      </w:r>
      <w:r w:rsidR="00DE6D47" w:rsidRPr="001527EC">
        <w:t>, and the ability to adjust for known</w:t>
      </w:r>
      <w:r w:rsidR="001527EC" w:rsidRPr="001527EC">
        <w:t xml:space="preserve"> demographic / anthropometric</w:t>
      </w:r>
      <w:hyperlink w:anchor="_ENREF_3" w:tooltip="Zhai, 2006 #3" w:history="1">
        <w:r w:rsidR="009C334D">
          <w:fldChar w:fldCharType="begin"/>
        </w:r>
        <w:r w:rsidR="009C334D">
          <w:instrText xml:space="preserve"> ADDIN EN.CITE &lt;EndNote&gt;&lt;Cite&gt;&lt;Author&gt;Zhai&lt;/Author&gt;&lt;Year&gt;2006&lt;/Year&gt;&lt;RecNum&gt;3&lt;/RecNum&gt;&lt;DisplayText&gt;&lt;style face="superscript"&gt;3&lt;/style&gt;&lt;/DisplayText&gt;&lt;record&gt;&lt;rec-number&gt;3&lt;/rec-number&gt;&lt;foreign-keys&gt;&lt;key app="EN" db-id="xxevtwdwr9r0x3eaafv5e5xgp0rt5p0t0050" timestamp="0"&gt;3&lt;/key&gt;&lt;/foreign-keys&gt;&lt;ref-type name="Journal Article"&gt;17&lt;/ref-type&gt;&lt;contributors&gt;&lt;authors&gt;&lt;author&gt;Zhai, G.&lt;/author&gt;&lt;author&gt;Blizzard, L.&lt;/author&gt;&lt;author&gt;Srikanth, V.&lt;/author&gt;&lt;author&gt;Ding, C.&lt;/author&gt;&lt;author&gt;Cooley, H.&lt;/author&gt;&lt;author&gt;Cicuttini, F.&lt;/author&gt;&lt;author&gt;Jones, G.&lt;/author&gt;&lt;/authors&gt;&lt;/contributors&gt;&lt;auth-address&gt;Menzies Research Institute, University of Tasmania, Hobart, Tasmania 7001, Australia.&lt;/auth-address&gt;&lt;titles&gt;&lt;title&gt;Correlates of knee pain in older adults: Tasmanian Older Adult Cohort Study&lt;/title&gt;&lt;secondary-title&gt;Arthritis Rheum&lt;/secondary-title&gt;&lt;/titles&gt;&lt;periodical&gt;&lt;full-title&gt;Arthritis Rheum&lt;/full-title&gt;&lt;/periodical&gt;&lt;pages&gt;264-71&lt;/pages&gt;&lt;volume&gt;55&lt;/volume&gt;&lt;number&gt;2&lt;/number&gt;&lt;edition&gt;2006/04/04&lt;/edition&gt;&lt;keywords&gt;&lt;keyword&gt;Bone Marrow Diseases/complications&lt;/keyword&gt;&lt;keyword&gt;Cartilage Diseases/complications&lt;/keyword&gt;&lt;keyword&gt;Cross-Sectional Studies&lt;/keyword&gt;&lt;keyword&gt;Female&lt;/keyword&gt;&lt;keyword&gt;Humans&lt;/keyword&gt;&lt;keyword&gt;Knee&lt;/keyword&gt;&lt;keyword&gt;Male&lt;/keyword&gt;&lt;keyword&gt;Middle Aged&lt;/keyword&gt;&lt;keyword&gt;Osteoarthritis/complications&lt;/keyword&gt;&lt;keyword&gt;Pain/ etiology&lt;/keyword&gt;&lt;/keywords&gt;&lt;dates&gt;&lt;year&gt;2006&lt;/year&gt;&lt;pub-dates&gt;&lt;date&gt;Apr 15&lt;/date&gt;&lt;/pub-dates&gt;&lt;/dates&gt;&lt;isbn&gt;0004-3591 (Print)&lt;/isbn&gt;&lt;accession-num&gt;16583417&lt;/accession-num&gt;&lt;urls&gt;&lt;/urls&gt;&lt;electronic-resource-num&gt;10.1002/art.21835 [doi]&lt;/electronic-resource-num&gt;&lt;language&gt;eng&lt;/language&gt;&lt;/record&gt;&lt;/Cite&gt;&lt;/EndNote&gt;</w:instrText>
        </w:r>
        <w:r w:rsidR="009C334D">
          <w:fldChar w:fldCharType="separate"/>
        </w:r>
        <w:r w:rsidR="009C334D" w:rsidRPr="007A2ABE">
          <w:rPr>
            <w:noProof/>
            <w:vertAlign w:val="superscript"/>
          </w:rPr>
          <w:t>3</w:t>
        </w:r>
        <w:r w:rsidR="009C334D">
          <w:fldChar w:fldCharType="end"/>
        </w:r>
      </w:hyperlink>
      <w:r w:rsidR="001527EC" w:rsidRPr="001527EC">
        <w:t>,</w:t>
      </w:r>
      <w:r w:rsidR="00DE6D47" w:rsidRPr="001527EC">
        <w:t xml:space="preserve"> </w:t>
      </w:r>
      <w:r w:rsidR="001527EC" w:rsidRPr="001527EC">
        <w:t xml:space="preserve">and </w:t>
      </w:r>
      <w:r w:rsidR="00DE6D47" w:rsidRPr="001527EC">
        <w:t>psychological and psychosocial confounders</w:t>
      </w:r>
      <w:r w:rsidR="00D02680" w:rsidRPr="001527EC">
        <w:fldChar w:fldCharType="begin">
          <w:fldData xml:space="preserve">PEVuZE5vdGU+PENpdGU+PEF1dGhvcj5LZWVmZTwvQXV0aG9yPjxZZWFyPjIwMDA8L1llYXI+PFJl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</w:fldData>
        </w:fldChar>
      </w:r>
      <w:r w:rsidR="009C334D">
        <w:instrText xml:space="preserve"> ADDIN EN.CITE </w:instrText>
      </w:r>
      <w:r w:rsidR="009C334D">
        <w:fldChar w:fldCharType="begin">
          <w:fldData xml:space="preserve">PEVuZE5vdGU+PENpdGU+PEF1dGhvcj5LZWVmZTwvQXV0aG9yPjxZZWFyPjIwMDA8L1llYXI+PFJl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</w:fldData>
        </w:fldChar>
      </w:r>
      <w:r w:rsidR="009C334D">
        <w:instrText xml:space="preserve"> ADDIN EN.CITE.DATA </w:instrText>
      </w:r>
      <w:r w:rsidR="009C334D">
        <w:fldChar w:fldCharType="end"/>
      </w:r>
      <w:r w:rsidR="00D02680" w:rsidRPr="001527EC">
        <w:fldChar w:fldCharType="separate"/>
      </w:r>
      <w:hyperlink w:anchor="_ENREF_27" w:tooltip="Keefe, 2000 #155" w:history="1">
        <w:r w:rsidR="009C334D" w:rsidRPr="009C334D">
          <w:rPr>
            <w:noProof/>
            <w:vertAlign w:val="superscript"/>
          </w:rPr>
          <w:t>27</w:t>
        </w:r>
      </w:hyperlink>
      <w:r w:rsidR="009C334D" w:rsidRPr="009C334D">
        <w:rPr>
          <w:noProof/>
          <w:vertAlign w:val="superscript"/>
        </w:rPr>
        <w:t xml:space="preserve">, </w:t>
      </w:r>
      <w:hyperlink w:anchor="_ENREF_28" w:tooltip="Creamer, 1999 #154" w:history="1">
        <w:r w:rsidR="009C334D" w:rsidRPr="009C334D">
          <w:rPr>
            <w:noProof/>
            <w:vertAlign w:val="superscript"/>
          </w:rPr>
          <w:t>28</w:t>
        </w:r>
      </w:hyperlink>
      <w:r w:rsidR="00D02680" w:rsidRPr="001527EC">
        <w:fldChar w:fldCharType="end"/>
      </w:r>
      <w:r w:rsidR="00560DA4" w:rsidRPr="001527EC">
        <w:t>.</w:t>
      </w:r>
    </w:p>
    <w:p w14:paraId="6217A17F" w14:textId="565A334B" w:rsidR="00560DA4" w:rsidRDefault="00560DA4" w:rsidP="009B3DC6">
      <w:pPr>
        <w:pStyle w:val="ManuscriptDS"/>
      </w:pPr>
      <w:r>
        <w:t xml:space="preserve">Limitations include the non–random nature of the sample, </w:t>
      </w:r>
      <w:r w:rsidR="001C20E2">
        <w:t xml:space="preserve">which limits generalizability to </w:t>
      </w:r>
      <w:r>
        <w:t>people with or at risk of developing knee OA</w:t>
      </w:r>
      <w:r w:rsidR="001C20E2">
        <w:t xml:space="preserve">, which is the </w:t>
      </w:r>
      <w:r w:rsidRPr="001C20E2">
        <w:t xml:space="preserve">underlying focus of the </w:t>
      </w:r>
      <w:proofErr w:type="spellStart"/>
      <w:r w:rsidR="001C20E2">
        <w:t>OAI</w:t>
      </w:r>
      <w:proofErr w:type="spellEnd"/>
      <w:r w:rsidR="00F46147">
        <w:t xml:space="preserve">, and the </w:t>
      </w:r>
      <w:r w:rsidR="003B00E5">
        <w:t xml:space="preserve">yearly </w:t>
      </w:r>
      <w:r w:rsidR="009024FC">
        <w:t>frequency</w:t>
      </w:r>
      <w:r w:rsidR="003B00E5">
        <w:t xml:space="preserve"> of the assessments.  More frequent assessments would have provided </w:t>
      </w:r>
      <w:r w:rsidR="009F572D">
        <w:t xml:space="preserve">a more </w:t>
      </w:r>
      <w:r w:rsidR="003B00E5">
        <w:t xml:space="preserve">complete </w:t>
      </w:r>
      <w:r w:rsidR="009F572D">
        <w:t xml:space="preserve">understanding of </w:t>
      </w:r>
      <w:r w:rsidR="00F10244" w:rsidRPr="00F10244">
        <w:t>the pa</w:t>
      </w:r>
      <w:r w:rsidR="00F46147">
        <w:t>ttern of joint pain development</w:t>
      </w:r>
      <w:r w:rsidR="003B00E5">
        <w:t>.  S</w:t>
      </w:r>
      <w:r w:rsidR="00F46147">
        <w:t xml:space="preserve">tudy participants </w:t>
      </w:r>
      <w:r w:rsidR="00F10244" w:rsidRPr="00F10244">
        <w:t xml:space="preserve">could </w:t>
      </w:r>
      <w:r w:rsidR="00F46147">
        <w:t xml:space="preserve">report new pain </w:t>
      </w:r>
      <w:r w:rsidR="00F10244" w:rsidRPr="00F10244">
        <w:t xml:space="preserve">in several joints at </w:t>
      </w:r>
      <w:r w:rsidR="00F46147">
        <w:t>each follow up</w:t>
      </w:r>
      <w:r w:rsidR="00F10244" w:rsidRPr="00F10244">
        <w:t>, hampering our ability to observe shorter-time period trends in the data.</w:t>
      </w:r>
      <w:r w:rsidR="00513249">
        <w:t xml:space="preserve">  </w:t>
      </w:r>
      <w:r w:rsidR="00513249" w:rsidRPr="000E1679">
        <w:t xml:space="preserve">Additionally, using </w:t>
      </w:r>
      <w:proofErr w:type="spellStart"/>
      <w:r w:rsidR="00513249" w:rsidRPr="000E1679">
        <w:t>WOMAC</w:t>
      </w:r>
      <w:proofErr w:type="spellEnd"/>
      <w:r w:rsidR="00513249" w:rsidRPr="000E1679">
        <w:t xml:space="preserve"> item 3 (inability to rise from a chair) </w:t>
      </w:r>
      <w:r w:rsidR="00513249" w:rsidRPr="000E1679">
        <w:lastRenderedPageBreak/>
        <w:t>is an imperfect measure of leg weakness.  However,</w:t>
      </w:r>
      <w:r w:rsidR="00513249">
        <w:t xml:space="preserve"> </w:t>
      </w:r>
      <w:r w:rsidR="000E1679">
        <w:t xml:space="preserve">other variables measuring similar aspects of weakness </w:t>
      </w:r>
      <w:r w:rsidR="00962BDC">
        <w:t>(</w:t>
      </w:r>
      <w:r w:rsidR="000E1679">
        <w:t>eg chair stand time</w:t>
      </w:r>
      <w:r w:rsidR="00962BDC">
        <w:t>)</w:t>
      </w:r>
      <w:r w:rsidR="000E1679">
        <w:t xml:space="preserve"> were </w:t>
      </w:r>
      <w:r w:rsidR="005C6CE5">
        <w:t xml:space="preserve">not suitable as </w:t>
      </w:r>
      <w:r w:rsidR="000E1679">
        <w:t>measures as they did not allow differentiation between limbs.</w:t>
      </w:r>
      <w:r w:rsidR="009310F4">
        <w:t xml:space="preserve">  Additionally, we cannot rule out the effect of leg weakness being due to a factor that is collinear with leg weakness.</w:t>
      </w:r>
    </w:p>
    <w:p w14:paraId="393D956A" w14:textId="6DE17890" w:rsidR="00A61C9B" w:rsidRDefault="00597CEF" w:rsidP="00CB32B0">
      <w:pPr>
        <w:pStyle w:val="ManuscriptDS"/>
      </w:pPr>
      <w:r>
        <w:t>In conclusion, s</w:t>
      </w:r>
      <w:r w:rsidR="009B3DC6" w:rsidRPr="009B3DC6">
        <w:t xml:space="preserve">pread of joint pain over time is not random, with shoulders the most common painful joint following knees.  The association between persistent pain in </w:t>
      </w:r>
      <w:r w:rsidR="00A24DC1">
        <w:t>one</w:t>
      </w:r>
      <w:r w:rsidR="00A24DC1" w:rsidRPr="009B3DC6">
        <w:t xml:space="preserve"> </w:t>
      </w:r>
      <w:r w:rsidR="009B3DC6" w:rsidRPr="009B3DC6">
        <w:t xml:space="preserve">or </w:t>
      </w:r>
      <w:r w:rsidR="00A24DC1">
        <w:t>two</w:t>
      </w:r>
      <w:r w:rsidR="009B3DC6" w:rsidRPr="009B3DC6">
        <w:t xml:space="preserve"> knees and incident bilateral shoulder pain is mediated by </w:t>
      </w:r>
      <w:r w:rsidR="00A624B8">
        <w:t>functional lower limb</w:t>
      </w:r>
      <w:r w:rsidR="00A624B8" w:rsidRPr="009B3DC6">
        <w:t xml:space="preserve"> </w:t>
      </w:r>
      <w:r w:rsidR="009B3DC6" w:rsidRPr="009B3DC6">
        <w:t>weakness, suggesting biomechanical factors influence the spread of pain.</w:t>
      </w:r>
      <w:r w:rsidR="00CB32B0">
        <w:t xml:space="preserve"> T</w:t>
      </w:r>
      <w:r w:rsidR="00707F03">
        <w:t xml:space="preserve">argeted measures aimed at reducing </w:t>
      </w:r>
      <w:r w:rsidR="007F7710">
        <w:t xml:space="preserve">lower limb </w:t>
      </w:r>
      <w:r w:rsidR="00707F03">
        <w:t xml:space="preserve">weakness may reduce the risk of pain </w:t>
      </w:r>
      <w:r w:rsidR="00CB32B0">
        <w:t xml:space="preserve">developing </w:t>
      </w:r>
      <w:r w:rsidR="00707F03">
        <w:t>in upper limb joints amongst persons with painful knees</w:t>
      </w:r>
      <w:r w:rsidR="00CB32B0">
        <w:t xml:space="preserve"> and </w:t>
      </w:r>
      <w:r w:rsidR="007F7710">
        <w:t>reduce the accumulation of multiple site joint pains</w:t>
      </w:r>
      <w:r w:rsidR="00A61C9B">
        <w:t>.</w:t>
      </w:r>
    </w:p>
    <w:p w14:paraId="6CA57DCA" w14:textId="77777777" w:rsidR="00A61C9B" w:rsidRDefault="00A61C9B" w:rsidP="00A61C9B">
      <w:pPr>
        <w:pStyle w:val="Heading2"/>
      </w:pPr>
      <w:r w:rsidRPr="00A61C9B">
        <w:t>Acknowledgments</w:t>
      </w:r>
    </w:p>
    <w:p w14:paraId="0B59757D" w14:textId="3FDDD0BC" w:rsidR="00A61C9B" w:rsidRDefault="00A61C9B" w:rsidP="00A61C9B">
      <w:pPr>
        <w:pStyle w:val="ManuscriptDS"/>
        <w:rPr>
          <w:lang w:eastAsia="x-none"/>
        </w:rPr>
      </w:pPr>
      <w:r>
        <w:rPr>
          <w:lang w:eastAsia="x-none"/>
        </w:rPr>
        <w:t xml:space="preserve">We thank the participants and the investigators of the </w:t>
      </w:r>
      <w:proofErr w:type="spellStart"/>
      <w:r>
        <w:rPr>
          <w:lang w:eastAsia="x-none"/>
        </w:rPr>
        <w:t>OAI</w:t>
      </w:r>
      <w:proofErr w:type="spellEnd"/>
      <w:r>
        <w:rPr>
          <w:lang w:eastAsia="x-none"/>
        </w:rPr>
        <w:t xml:space="preserve"> for their </w:t>
      </w:r>
      <w:r w:rsidR="00DB4179">
        <w:rPr>
          <w:lang w:eastAsia="x-none"/>
        </w:rPr>
        <w:t xml:space="preserve">much valued </w:t>
      </w:r>
      <w:r>
        <w:rPr>
          <w:lang w:eastAsia="x-none"/>
        </w:rPr>
        <w:t>participation in the study.</w:t>
      </w:r>
    </w:p>
    <w:p w14:paraId="78CF7E0E" w14:textId="6A3ACAB7" w:rsidR="00A61C9B" w:rsidRPr="00A61C9B" w:rsidRDefault="00A61C9B" w:rsidP="00A61C9B">
      <w:pPr>
        <w:pStyle w:val="ManuscriptDS"/>
        <w:rPr>
          <w:lang w:eastAsia="x-none"/>
        </w:rPr>
      </w:pPr>
      <w:r w:rsidRPr="00A61C9B">
        <w:rPr>
          <w:lang w:eastAsia="x-none"/>
        </w:rPr>
        <w:t xml:space="preserve">This manuscript was prepared using an </w:t>
      </w:r>
      <w:proofErr w:type="spellStart"/>
      <w:r w:rsidRPr="00A61C9B">
        <w:rPr>
          <w:lang w:eastAsia="x-none"/>
        </w:rPr>
        <w:t>OAI</w:t>
      </w:r>
      <w:proofErr w:type="spellEnd"/>
      <w:r w:rsidRPr="00A61C9B">
        <w:rPr>
          <w:lang w:eastAsia="x-none"/>
        </w:rPr>
        <w:t xml:space="preserve"> public use data set and does not necessarily reflect the opinions or views of the </w:t>
      </w:r>
      <w:proofErr w:type="spellStart"/>
      <w:r w:rsidRPr="00A61C9B">
        <w:rPr>
          <w:lang w:eastAsia="x-none"/>
        </w:rPr>
        <w:t>OAI</w:t>
      </w:r>
      <w:proofErr w:type="spellEnd"/>
      <w:r w:rsidRPr="00A61C9B">
        <w:rPr>
          <w:lang w:eastAsia="x-none"/>
        </w:rPr>
        <w:t xml:space="preserve"> investigators, the NIH, or the private funding partners</w:t>
      </w:r>
    </w:p>
    <w:p w14:paraId="1119EACC" w14:textId="77777777" w:rsidR="00A61C9B" w:rsidRPr="00A61C9B" w:rsidRDefault="00A61C9B" w:rsidP="00A61C9B">
      <w:pPr>
        <w:pStyle w:val="ManuscriptDS"/>
        <w:rPr>
          <w:lang w:eastAsia="x-none"/>
        </w:rPr>
      </w:pPr>
      <w:proofErr w:type="gramStart"/>
      <w:r w:rsidRPr="00A61C9B">
        <w:rPr>
          <w:lang w:eastAsia="x-none"/>
        </w:rPr>
        <w:t>Ethics approval Committee on Human Research, University of California, San Francisco (</w:t>
      </w:r>
      <w:proofErr w:type="spellStart"/>
      <w:r w:rsidRPr="00A61C9B">
        <w:rPr>
          <w:lang w:eastAsia="x-none"/>
        </w:rPr>
        <w:t>IRB</w:t>
      </w:r>
      <w:proofErr w:type="spellEnd"/>
      <w:r w:rsidRPr="00A61C9B">
        <w:rPr>
          <w:lang w:eastAsia="x-none"/>
        </w:rPr>
        <w:t xml:space="preserve"> approval number 10-00532).</w:t>
      </w:r>
      <w:proofErr w:type="gramEnd"/>
    </w:p>
    <w:p w14:paraId="5A1871B5" w14:textId="50A56C1F" w:rsidR="00A61C9B" w:rsidRPr="00657DD0" w:rsidRDefault="00B6709D" w:rsidP="00A61C9B">
      <w:pPr>
        <w:pStyle w:val="Heading2"/>
        <w:rPr>
          <w:lang w:val="en-AU"/>
        </w:rPr>
      </w:pPr>
      <w:r>
        <w:rPr>
          <w:lang w:val="en-AU"/>
        </w:rPr>
        <w:t>Competing interests</w:t>
      </w:r>
    </w:p>
    <w:p w14:paraId="6760CF3D" w14:textId="3F7265B2" w:rsidR="000A66CE" w:rsidRDefault="00A61C9B" w:rsidP="00A61C9B">
      <w:pPr>
        <w:pStyle w:val="ManuscriptDS"/>
        <w:rPr>
          <w:lang w:eastAsia="x-none"/>
        </w:rPr>
      </w:pPr>
      <w:r w:rsidRPr="00A61C9B">
        <w:rPr>
          <w:lang w:eastAsia="x-none"/>
        </w:rPr>
        <w:t>None</w:t>
      </w:r>
      <w:r w:rsidR="00657DD0">
        <w:rPr>
          <w:lang w:eastAsia="x-none"/>
        </w:rPr>
        <w:t xml:space="preserve"> of the authors have </w:t>
      </w:r>
      <w:r w:rsidR="00B6709D">
        <w:rPr>
          <w:lang w:eastAsia="x-none"/>
        </w:rPr>
        <w:t xml:space="preserve">competing </w:t>
      </w:r>
      <w:r w:rsidR="00657DD0">
        <w:rPr>
          <w:lang w:eastAsia="x-none"/>
        </w:rPr>
        <w:t>interest</w:t>
      </w:r>
      <w:r w:rsidR="00B6709D">
        <w:rPr>
          <w:lang w:eastAsia="x-none"/>
        </w:rPr>
        <w:t>s</w:t>
      </w:r>
      <w:r w:rsidR="00657DD0">
        <w:rPr>
          <w:lang w:eastAsia="x-none"/>
        </w:rPr>
        <w:t xml:space="preserve"> to declare</w:t>
      </w:r>
      <w:r>
        <w:rPr>
          <w:lang w:eastAsia="x-none"/>
        </w:rPr>
        <w:t>.</w:t>
      </w:r>
    </w:p>
    <w:p w14:paraId="6A4C84B1" w14:textId="77777777" w:rsidR="00A61C9B" w:rsidRPr="00A61C9B" w:rsidRDefault="00A61C9B" w:rsidP="00A61C9B">
      <w:pPr>
        <w:pStyle w:val="ManuscriptDS"/>
        <w:rPr>
          <w:lang w:val="x-none" w:eastAsia="x-none"/>
        </w:rPr>
      </w:pPr>
    </w:p>
    <w:p w14:paraId="1C30078F" w14:textId="67390AA6" w:rsidR="0002560D" w:rsidRPr="00FE548D" w:rsidRDefault="0002560D" w:rsidP="009954C2">
      <w:pPr>
        <w:pStyle w:val="ManuscriptDS"/>
      </w:pPr>
    </w:p>
    <w:p w14:paraId="799ECC44" w14:textId="77777777" w:rsidR="007E60C8" w:rsidRDefault="007E60C8" w:rsidP="0002560D">
      <w:pPr>
        <w:pStyle w:val="ManuscriptDS"/>
        <w:rPr>
          <w:lang w:eastAsia="x-none"/>
        </w:rPr>
        <w:sectPr w:rsidR="007E60C8">
          <w:pgSz w:w="11906" w:h="16838"/>
          <w:pgMar w:top="1440" w:right="1440" w:bottom="1440" w:left="1440" w:header="708" w:footer="708" w:gutter="0"/>
          <w:cols w:space="708"/>
          <w:docGrid w:linePitch="360"/>
        </w:sectPr>
      </w:pPr>
    </w:p>
    <w:p w14:paraId="5C0F4C4E" w14:textId="77777777" w:rsidR="000B6E8A" w:rsidRDefault="000B6E8A" w:rsidP="0002560D">
      <w:pPr>
        <w:pStyle w:val="ManuscriptDS"/>
        <w:rPr>
          <w:lang w:eastAsia="x-none"/>
        </w:rPr>
      </w:pPr>
    </w:p>
    <w:p w14:paraId="51EF3310" w14:textId="77777777" w:rsidR="000B6E8A" w:rsidRDefault="007E60C8" w:rsidP="007E60C8">
      <w:pPr>
        <w:pStyle w:val="Heading2"/>
      </w:pPr>
      <w:r>
        <w:t>Reference List</w:t>
      </w:r>
    </w:p>
    <w:p w14:paraId="7CC1B117" w14:textId="77777777" w:rsidR="009C334D" w:rsidRPr="009C334D" w:rsidRDefault="000B6E8A" w:rsidP="009C334D">
      <w:pPr>
        <w:pStyle w:val="EndNoteBibliography"/>
        <w:spacing w:after="0"/>
        <w:ind w:left="720" w:hanging="720"/>
      </w:pPr>
      <w:r>
        <w:rPr>
          <w:lang w:eastAsia="x-none"/>
        </w:rPr>
        <w:fldChar w:fldCharType="begin"/>
      </w:r>
      <w:r>
        <w:rPr>
          <w:lang w:eastAsia="x-none"/>
        </w:rPr>
        <w:instrText xml:space="preserve"> ADDIN EN.REFLIST </w:instrText>
      </w:r>
      <w:r>
        <w:rPr>
          <w:lang w:eastAsia="x-none"/>
        </w:rPr>
        <w:fldChar w:fldCharType="separate"/>
      </w:r>
      <w:bookmarkStart w:id="0" w:name="_ENREF_1"/>
      <w:r w:rsidR="009C334D" w:rsidRPr="009C334D">
        <w:t>1.</w:t>
      </w:r>
      <w:r w:rsidR="009C334D" w:rsidRPr="009C334D">
        <w:tab/>
        <w:t>Picavet HS, Schouten JS. Musculoskeletal pain in the Netherlands: prevalences, consequences and risk groups, the DMC(3)-study. Pain 2003;102:167-78.</w:t>
      </w:r>
      <w:bookmarkEnd w:id="0"/>
    </w:p>
    <w:p w14:paraId="0409B499" w14:textId="77777777" w:rsidR="009C334D" w:rsidRPr="009C334D" w:rsidRDefault="009C334D" w:rsidP="009C334D">
      <w:pPr>
        <w:pStyle w:val="EndNoteBibliography"/>
        <w:spacing w:after="0"/>
        <w:ind w:left="720" w:hanging="720"/>
      </w:pPr>
      <w:bookmarkStart w:id="1" w:name="_ENREF_2"/>
      <w:r w:rsidRPr="009C334D">
        <w:t>2.</w:t>
      </w:r>
      <w:r w:rsidRPr="009C334D">
        <w:tab/>
        <w:t>Thomas E, Peat G, Harris L, Wilkie R, Croft PR. The prevalence of pain and pain interference in a general population of older adults: cross-sectional findings from the North Staffordshire Osteoarthritis Project (NorStOP). Pain 2004;110:361-8.</w:t>
      </w:r>
      <w:bookmarkEnd w:id="1"/>
    </w:p>
    <w:p w14:paraId="335FB6E0" w14:textId="77777777" w:rsidR="009C334D" w:rsidRPr="009C334D" w:rsidRDefault="009C334D" w:rsidP="009C334D">
      <w:pPr>
        <w:pStyle w:val="EndNoteBibliography"/>
        <w:spacing w:after="0"/>
        <w:ind w:left="720" w:hanging="720"/>
      </w:pPr>
      <w:bookmarkStart w:id="2" w:name="_ENREF_3"/>
      <w:r w:rsidRPr="009C334D">
        <w:t>3.</w:t>
      </w:r>
      <w:r w:rsidRPr="009C334D">
        <w:tab/>
        <w:t>Zhai G, Blizzard L, Srikanth V, Ding C, Cooley H, Cicuttini F, et al. Correlates of knee pain in older adults: Tasmanian Older Adult Cohort Study. Arthritis Rheum 2006;55:264-71.</w:t>
      </w:r>
      <w:bookmarkEnd w:id="2"/>
    </w:p>
    <w:p w14:paraId="5C58962D" w14:textId="77777777" w:rsidR="009C334D" w:rsidRPr="009C334D" w:rsidRDefault="009C334D" w:rsidP="009C334D">
      <w:pPr>
        <w:pStyle w:val="EndNoteBibliography"/>
        <w:spacing w:after="0"/>
        <w:ind w:left="720" w:hanging="720"/>
      </w:pPr>
      <w:bookmarkStart w:id="3" w:name="_ENREF_4"/>
      <w:r w:rsidRPr="009C334D">
        <w:t>4.</w:t>
      </w:r>
      <w:r w:rsidRPr="009C334D">
        <w:tab/>
        <w:t>Urwin M, Symmons D, Allison T, Brammah T, Busby H, Roxby M, et al. Estimating the burden of musculoskeletal disorders in the community: the comparative prevalence of symptoms at different anatomical sites, and the relation to social deprivation. Ann Rheum Dis 1998;57:649-55.</w:t>
      </w:r>
      <w:bookmarkEnd w:id="3"/>
    </w:p>
    <w:p w14:paraId="57310596" w14:textId="77777777" w:rsidR="009C334D" w:rsidRPr="009C334D" w:rsidRDefault="009C334D" w:rsidP="009C334D">
      <w:pPr>
        <w:pStyle w:val="EndNoteBibliography"/>
        <w:spacing w:after="0"/>
        <w:ind w:left="720" w:hanging="720"/>
      </w:pPr>
      <w:bookmarkStart w:id="4" w:name="_ENREF_5"/>
      <w:r w:rsidRPr="009C334D">
        <w:t>5.</w:t>
      </w:r>
      <w:r w:rsidRPr="009C334D">
        <w:tab/>
        <w:t>Keenan AM, Tennant A, Fear J, Emery P, Conaghan PG. Impact of multiple joint problems on daily living tasks in people in the community over age fifty-five. Arthritis Rheum 2006;55:757-64.</w:t>
      </w:r>
      <w:bookmarkEnd w:id="4"/>
    </w:p>
    <w:p w14:paraId="1838ACAC" w14:textId="77777777" w:rsidR="009C334D" w:rsidRPr="009C334D" w:rsidRDefault="009C334D" w:rsidP="009C334D">
      <w:pPr>
        <w:pStyle w:val="EndNoteBibliography"/>
        <w:spacing w:after="0"/>
        <w:ind w:left="720" w:hanging="720"/>
      </w:pPr>
      <w:bookmarkStart w:id="5" w:name="_ENREF_6"/>
      <w:r w:rsidRPr="009C334D">
        <w:t>6.</w:t>
      </w:r>
      <w:r w:rsidRPr="009C334D">
        <w:tab/>
        <w:t>Raja R, Kingsbury S, Dube B, Hensor E, Hogg S, Conaghan PG. Detailed clinical characteristics of people with chronic multiple-site joint pains and utilization of therapeutic interventions[abstr]. Intern Med J 2014;44:16.</w:t>
      </w:r>
      <w:bookmarkEnd w:id="5"/>
    </w:p>
    <w:p w14:paraId="1202CFF8" w14:textId="77777777" w:rsidR="009C334D" w:rsidRPr="009C334D" w:rsidRDefault="009C334D" w:rsidP="009C334D">
      <w:pPr>
        <w:pStyle w:val="EndNoteBibliography"/>
        <w:spacing w:after="0"/>
        <w:ind w:left="720" w:hanging="720"/>
      </w:pPr>
      <w:bookmarkStart w:id="6" w:name="_ENREF_7"/>
      <w:r w:rsidRPr="009C334D">
        <w:t>7.</w:t>
      </w:r>
      <w:r w:rsidRPr="009C334D">
        <w:tab/>
        <w:t>Leyland KM, Hart DJ, Javaid MK, Judge A, Kiran A, Soni A, et al. The natural history of radiographic knee osteoarthritis: a fourteen-year population-based cohort study. Arthritis Rheum 2012;64:2243-51.</w:t>
      </w:r>
      <w:bookmarkEnd w:id="6"/>
    </w:p>
    <w:p w14:paraId="00591728" w14:textId="77777777" w:rsidR="009C334D" w:rsidRPr="009C334D" w:rsidRDefault="009C334D" w:rsidP="009C334D">
      <w:pPr>
        <w:pStyle w:val="EndNoteBibliography"/>
        <w:spacing w:after="0"/>
        <w:ind w:left="720" w:hanging="720"/>
      </w:pPr>
      <w:bookmarkStart w:id="7" w:name="_ENREF_8"/>
      <w:r w:rsidRPr="009C334D">
        <w:t>8.</w:t>
      </w:r>
      <w:r w:rsidRPr="009C334D">
        <w:tab/>
        <w:t>Dawson J, Linsell L, Zondervan K, Rose P, Randall T, Carr A, et al. Epidemiology of hip and knee pain and its impact on overall health status in older adults. Rheumatology (Oxford) 2004;43:497-504.</w:t>
      </w:r>
      <w:bookmarkEnd w:id="7"/>
    </w:p>
    <w:p w14:paraId="5F131AFB" w14:textId="77777777" w:rsidR="009C334D" w:rsidRPr="009C334D" w:rsidRDefault="009C334D" w:rsidP="009C334D">
      <w:pPr>
        <w:pStyle w:val="EndNoteBibliography"/>
        <w:spacing w:after="0"/>
        <w:ind w:left="720" w:hanging="720"/>
      </w:pPr>
      <w:bookmarkStart w:id="8" w:name="_ENREF_9"/>
      <w:r w:rsidRPr="009C334D">
        <w:t>9.</w:t>
      </w:r>
      <w:r w:rsidRPr="009C334D">
        <w:tab/>
        <w:t>Suri P, Morgenroth DC, Kwoh CK, Bean JF, Kalichman L, Hunter DJ. Low back pain and other musculoskeletal pain comorbidities in individuals with symptomatic osteoarthritis of the knee: data from the osteoarthritis initiative. Arthritis Care Res (Hoboken) 2010;62:1715-23.</w:t>
      </w:r>
      <w:bookmarkEnd w:id="8"/>
    </w:p>
    <w:p w14:paraId="14E76060" w14:textId="77777777" w:rsidR="009C334D" w:rsidRPr="009C334D" w:rsidRDefault="009C334D" w:rsidP="009C334D">
      <w:pPr>
        <w:pStyle w:val="EndNoteBibliography"/>
        <w:spacing w:after="0"/>
        <w:ind w:left="720" w:hanging="720"/>
      </w:pPr>
      <w:bookmarkStart w:id="9" w:name="_ENREF_10"/>
      <w:r w:rsidRPr="009C334D">
        <w:t>10.</w:t>
      </w:r>
      <w:r w:rsidRPr="009C334D">
        <w:tab/>
        <w:t>Haukka E, Kaila-Kangas L, Ojajarvi A, Miranda H, Karppinen J, Viikari-Juntura E, et al. Pain in multiple sites and sickness absence trajectories: a prospective study among Finns. Pain 2013;154:306-12.</w:t>
      </w:r>
      <w:bookmarkEnd w:id="9"/>
    </w:p>
    <w:p w14:paraId="13641446" w14:textId="77777777" w:rsidR="009C334D" w:rsidRPr="009C334D" w:rsidRDefault="009C334D" w:rsidP="009C334D">
      <w:pPr>
        <w:pStyle w:val="EndNoteBibliography"/>
        <w:spacing w:after="0"/>
        <w:ind w:left="720" w:hanging="720"/>
      </w:pPr>
      <w:bookmarkStart w:id="10" w:name="_ENREF_11"/>
      <w:r w:rsidRPr="009C334D">
        <w:t>11.</w:t>
      </w:r>
      <w:r w:rsidRPr="009C334D">
        <w:tab/>
        <w:t>Laslett LL, Quinn SJ, Winzenberg TM, Sanderson K, Cicuttini F, Jones G. A prospective study of the impact of musculoskeletal pain and radiographic osteoarthritis on health related quality of life in community dwelling older people. BMC Musculoskelet Disord 2012;13:168.</w:t>
      </w:r>
      <w:bookmarkEnd w:id="10"/>
    </w:p>
    <w:p w14:paraId="3BA195AA" w14:textId="77777777" w:rsidR="009C334D" w:rsidRPr="009C334D" w:rsidRDefault="009C334D" w:rsidP="009C334D">
      <w:pPr>
        <w:pStyle w:val="EndNoteBibliography"/>
        <w:spacing w:after="0"/>
        <w:ind w:left="720" w:hanging="720"/>
      </w:pPr>
      <w:bookmarkStart w:id="11" w:name="_ENREF_12"/>
      <w:r w:rsidRPr="009C334D">
        <w:t>12.</w:t>
      </w:r>
      <w:r w:rsidRPr="009C334D">
        <w:tab/>
        <w:t>Finney A, Healey EL, Lewis M, Ryan P, Dziedzic KS. Multisite peripheral joint pain in the community: prevalence and impact in the North West Midlands, United Kingdom (UK)[abstr]. Ann Rheum Dis 2013;72:121.</w:t>
      </w:r>
      <w:bookmarkEnd w:id="11"/>
    </w:p>
    <w:p w14:paraId="19C34F23" w14:textId="77777777" w:rsidR="009C334D" w:rsidRPr="009C334D" w:rsidRDefault="009C334D" w:rsidP="009C334D">
      <w:pPr>
        <w:pStyle w:val="EndNoteBibliography"/>
        <w:spacing w:after="0"/>
        <w:ind w:left="720" w:hanging="720"/>
      </w:pPr>
      <w:bookmarkStart w:id="12" w:name="_ENREF_13"/>
      <w:r w:rsidRPr="009C334D">
        <w:t>13.</w:t>
      </w:r>
      <w:r w:rsidRPr="009C334D">
        <w:tab/>
        <w:t>Hoogeboom TJ, den Broeder AA, de Bie RA, van den Ende CH. Longitudinal impact of joint pain comorbidity on quality of life and activity levels in knee osteoarthritis: data from the Osteoarthritis Initiative. Rheumatology (Oxford) 2013;52:543-6.</w:t>
      </w:r>
      <w:bookmarkEnd w:id="12"/>
    </w:p>
    <w:p w14:paraId="775958A9" w14:textId="77777777" w:rsidR="009C334D" w:rsidRPr="009C334D" w:rsidRDefault="009C334D" w:rsidP="009C334D">
      <w:pPr>
        <w:pStyle w:val="EndNoteBibliography"/>
        <w:spacing w:after="0"/>
        <w:ind w:left="720" w:hanging="720"/>
      </w:pPr>
      <w:bookmarkStart w:id="13" w:name="_ENREF_14"/>
      <w:r w:rsidRPr="009C334D">
        <w:lastRenderedPageBreak/>
        <w:t>14.</w:t>
      </w:r>
      <w:r w:rsidRPr="009C334D">
        <w:tab/>
        <w:t>Shakoor N, Block JA, Shott S, Case JP. Nonrandom evolution of end-stage osteoarthritis of the lower limbs. Arthritis Rheum 2002;46:3185-9.</w:t>
      </w:r>
      <w:bookmarkEnd w:id="13"/>
    </w:p>
    <w:p w14:paraId="3FAF89BD" w14:textId="77777777" w:rsidR="009C334D" w:rsidRPr="009C334D" w:rsidRDefault="009C334D" w:rsidP="009C334D">
      <w:pPr>
        <w:pStyle w:val="EndNoteBibliography"/>
        <w:spacing w:after="0"/>
        <w:ind w:left="720" w:hanging="720"/>
      </w:pPr>
      <w:bookmarkStart w:id="14" w:name="_ENREF_15"/>
      <w:r w:rsidRPr="009C334D">
        <w:t>15.</w:t>
      </w:r>
      <w:r w:rsidRPr="009C334D">
        <w:tab/>
        <w:t>Gillam MH, Lie SA, Salter A, Furnes O, Graves SE, Havelin LI, et al. The progression of end-stage osteoarthritis: analysis of data from the Australian and Norwegian joint replacement registries using a multi-state model. Osteoarthritis Cartilage 2013;21:405-12.</w:t>
      </w:r>
      <w:bookmarkEnd w:id="14"/>
    </w:p>
    <w:p w14:paraId="012BF981" w14:textId="77777777" w:rsidR="009C334D" w:rsidRPr="009C334D" w:rsidRDefault="009C334D" w:rsidP="009C334D">
      <w:pPr>
        <w:pStyle w:val="EndNoteBibliography"/>
        <w:spacing w:after="0"/>
        <w:ind w:left="720" w:hanging="720"/>
      </w:pPr>
      <w:bookmarkStart w:id="15" w:name="_ENREF_16"/>
      <w:r w:rsidRPr="009C334D">
        <w:t>16.</w:t>
      </w:r>
      <w:r w:rsidRPr="009C334D">
        <w:tab/>
        <w:t>Hawker GA, Guan J, Croxford R, Coyte PC, Glazier RH, Harvey BJ, et al. A prospective population-based study of the predictors of undergoing total joint arthroplasty. Arthritis Rheum 2006;54:3212-20.</w:t>
      </w:r>
      <w:bookmarkEnd w:id="15"/>
    </w:p>
    <w:p w14:paraId="45CEAB42" w14:textId="77777777" w:rsidR="009C334D" w:rsidRPr="009C334D" w:rsidRDefault="009C334D" w:rsidP="009C334D">
      <w:pPr>
        <w:pStyle w:val="EndNoteBibliography"/>
        <w:spacing w:after="0"/>
        <w:ind w:left="720" w:hanging="720"/>
      </w:pPr>
      <w:bookmarkStart w:id="16" w:name="_ENREF_17"/>
      <w:r w:rsidRPr="009C334D">
        <w:t>17.</w:t>
      </w:r>
      <w:r w:rsidRPr="009C334D">
        <w:tab/>
        <w:t>Conaghan PG, D'Agostino MA, Le Bars M, Baron G, Schmidely N, Wakefield R, et al. Clinical and ultrasonographic predictors of joint replacement for knee osteoarthritis: results from a large, 3-year, prospective EULAR study. Ann Rheum Dis 2010;69:644-7.</w:t>
      </w:r>
      <w:bookmarkEnd w:id="16"/>
    </w:p>
    <w:p w14:paraId="740FB67C" w14:textId="77777777" w:rsidR="009C334D" w:rsidRPr="009C334D" w:rsidRDefault="009C334D" w:rsidP="009C334D">
      <w:pPr>
        <w:pStyle w:val="EndNoteBibliography"/>
        <w:spacing w:after="0"/>
        <w:ind w:left="720" w:hanging="720"/>
      </w:pPr>
      <w:bookmarkStart w:id="17" w:name="_ENREF_18"/>
      <w:r w:rsidRPr="009C334D">
        <w:t>18.</w:t>
      </w:r>
      <w:r w:rsidRPr="009C334D">
        <w:tab/>
        <w:t>Andersen LL, Clausen T, Carneiro IG, Holtermann A. Spreading of chronic pain between body regions: prospective cohort study among health care workers. European journal of pain (London, England) 2012;16:1437-43.</w:t>
      </w:r>
      <w:bookmarkEnd w:id="17"/>
    </w:p>
    <w:p w14:paraId="4BCEBB84" w14:textId="77777777" w:rsidR="009C334D" w:rsidRPr="009C334D" w:rsidRDefault="009C334D" w:rsidP="009C334D">
      <w:pPr>
        <w:pStyle w:val="EndNoteBibliography"/>
        <w:spacing w:after="0"/>
        <w:ind w:left="720" w:hanging="720"/>
      </w:pPr>
      <w:bookmarkStart w:id="18" w:name="_ENREF_19"/>
      <w:r w:rsidRPr="009C334D">
        <w:t>19.</w:t>
      </w:r>
      <w:r w:rsidRPr="009C334D">
        <w:tab/>
        <w:t>Nevitt MC, Felson DT, Lester G. The osteoarthritis initiative:  protocol for the cohort study; 2006 Contract No.: Document Number|.</w:t>
      </w:r>
      <w:bookmarkEnd w:id="18"/>
    </w:p>
    <w:p w14:paraId="78069085" w14:textId="77777777" w:rsidR="009C334D" w:rsidRPr="009C334D" w:rsidRDefault="009C334D" w:rsidP="009C334D">
      <w:pPr>
        <w:pStyle w:val="EndNoteBibliography"/>
        <w:spacing w:after="0"/>
        <w:ind w:left="720" w:hanging="720"/>
      </w:pPr>
      <w:bookmarkStart w:id="19" w:name="_ENREF_20"/>
      <w:r w:rsidRPr="009C334D">
        <w:t>20.</w:t>
      </w:r>
      <w:r w:rsidRPr="009C334D">
        <w:tab/>
        <w:t>Blizzard L, Hosmer DW. The log multinomial regression model for nominal outcomes with more than two attributes. Biom J 2007;49:889-902.</w:t>
      </w:r>
      <w:bookmarkEnd w:id="19"/>
    </w:p>
    <w:p w14:paraId="0896E072" w14:textId="77777777" w:rsidR="009C334D" w:rsidRPr="009C334D" w:rsidRDefault="009C334D" w:rsidP="009C334D">
      <w:pPr>
        <w:pStyle w:val="EndNoteBibliography"/>
        <w:spacing w:after="0"/>
        <w:ind w:left="720" w:hanging="720"/>
      </w:pPr>
      <w:bookmarkStart w:id="20" w:name="_ENREF_21"/>
      <w:r w:rsidRPr="009C334D">
        <w:t>21.</w:t>
      </w:r>
      <w:r w:rsidRPr="009C334D">
        <w:tab/>
        <w:t>Seaman SR, White IR. Review of inverse probability weighting for dealing with missing data. Stat Methods Med Res 2013;22:278-95.</w:t>
      </w:r>
      <w:bookmarkEnd w:id="20"/>
    </w:p>
    <w:p w14:paraId="24F36891" w14:textId="77777777" w:rsidR="009C334D" w:rsidRPr="009C334D" w:rsidRDefault="009C334D" w:rsidP="009C334D">
      <w:pPr>
        <w:pStyle w:val="EndNoteBibliography"/>
        <w:spacing w:after="0"/>
        <w:ind w:left="720" w:hanging="720"/>
      </w:pPr>
      <w:bookmarkStart w:id="21" w:name="_ENREF_22"/>
      <w:r w:rsidRPr="009C334D">
        <w:t>22.</w:t>
      </w:r>
      <w:r w:rsidRPr="009C334D">
        <w:tab/>
        <w:t>MacKinnon DP, Krull JL, Lockwood CM. Equivalence of the mediation, confounding and suppression effect. Prev Sci 2000;1:173-81.</w:t>
      </w:r>
      <w:bookmarkEnd w:id="21"/>
    </w:p>
    <w:p w14:paraId="45DC248B" w14:textId="77777777" w:rsidR="009C334D" w:rsidRPr="009C334D" w:rsidRDefault="009C334D" w:rsidP="009C334D">
      <w:pPr>
        <w:pStyle w:val="EndNoteBibliography"/>
        <w:spacing w:after="0"/>
        <w:ind w:left="720" w:hanging="720"/>
      </w:pPr>
      <w:bookmarkStart w:id="22" w:name="_ENREF_23"/>
      <w:r w:rsidRPr="009C334D">
        <w:t>23.</w:t>
      </w:r>
      <w:r w:rsidRPr="009C334D">
        <w:tab/>
        <w:t>Murata Y, Takahashi K, Yamagata M, Hanaoka E, Moriya H. The knee-spine syndrome. Association between lumbar lordosis and extension of the knee. J Bone Joint Surg Br 2003;85:95-9.</w:t>
      </w:r>
      <w:bookmarkEnd w:id="22"/>
    </w:p>
    <w:p w14:paraId="237CCB80" w14:textId="77777777" w:rsidR="009C334D" w:rsidRPr="009C334D" w:rsidRDefault="009C334D" w:rsidP="009C334D">
      <w:pPr>
        <w:pStyle w:val="EndNoteBibliography"/>
        <w:spacing w:after="0"/>
        <w:ind w:left="720" w:hanging="720"/>
      </w:pPr>
      <w:bookmarkStart w:id="23" w:name="_ENREF_24"/>
      <w:r w:rsidRPr="009C334D">
        <w:t>24.</w:t>
      </w:r>
      <w:r w:rsidRPr="009C334D">
        <w:tab/>
        <w:t>Tsuji T, Matsuyama Y, Goto M, Yimin Y, Sato K, Hasegawa Y, et al. Knee-spine syndrome: correlation between sacral inclination and patellofemoral joint pain. J Orthop Sci 2002;7:519-23.</w:t>
      </w:r>
      <w:bookmarkEnd w:id="23"/>
    </w:p>
    <w:p w14:paraId="29B332B2" w14:textId="77777777" w:rsidR="009C334D" w:rsidRPr="009C334D" w:rsidRDefault="009C334D" w:rsidP="009C334D">
      <w:pPr>
        <w:pStyle w:val="EndNoteBibliography"/>
        <w:spacing w:after="0"/>
        <w:ind w:left="720" w:hanging="720"/>
      </w:pPr>
      <w:bookmarkStart w:id="24" w:name="_ENREF_25"/>
      <w:r w:rsidRPr="009C334D">
        <w:t>25.</w:t>
      </w:r>
      <w:r w:rsidRPr="009C334D">
        <w:tab/>
        <w:t>Radin EL, Rose RM. Role of subchondral bone in the initiation and progression of cartilage damage. Clin Orthop Relat Res 1986:34-40.</w:t>
      </w:r>
      <w:bookmarkEnd w:id="24"/>
    </w:p>
    <w:p w14:paraId="04814A4E" w14:textId="77777777" w:rsidR="009C334D" w:rsidRPr="009C334D" w:rsidRDefault="009C334D" w:rsidP="009C334D">
      <w:pPr>
        <w:pStyle w:val="EndNoteBibliography"/>
        <w:spacing w:after="0"/>
        <w:ind w:left="720" w:hanging="720"/>
      </w:pPr>
      <w:bookmarkStart w:id="25" w:name="_ENREF_26"/>
      <w:r w:rsidRPr="009C334D">
        <w:t>26.</w:t>
      </w:r>
      <w:r w:rsidRPr="009C334D">
        <w:tab/>
        <w:t>Frost HM. Perspectives: a biomechanical model of the pathogenesis of arthroses. Anat Rec 1994;240:19-31.</w:t>
      </w:r>
      <w:bookmarkEnd w:id="25"/>
    </w:p>
    <w:p w14:paraId="460720EA" w14:textId="77777777" w:rsidR="009C334D" w:rsidRPr="009C334D" w:rsidRDefault="009C334D" w:rsidP="009C334D">
      <w:pPr>
        <w:pStyle w:val="EndNoteBibliography"/>
        <w:spacing w:after="0"/>
        <w:ind w:left="720" w:hanging="720"/>
      </w:pPr>
      <w:bookmarkStart w:id="26" w:name="_ENREF_27"/>
      <w:r w:rsidRPr="009C334D">
        <w:t>27.</w:t>
      </w:r>
      <w:r w:rsidRPr="009C334D">
        <w:tab/>
        <w:t>Keefe FJ, Lefebvre JC, Egert JR, Affleck G, Sullivan MJ, Caldwell DS. The relationship of gender to pain, pain behavior, and disability in osteoarthritis patients: the role of catastrophizing. Pain 2000;87:325-34.</w:t>
      </w:r>
      <w:bookmarkEnd w:id="26"/>
    </w:p>
    <w:p w14:paraId="746D0E68" w14:textId="77777777" w:rsidR="009C334D" w:rsidRPr="009C334D" w:rsidRDefault="009C334D" w:rsidP="009C334D">
      <w:pPr>
        <w:pStyle w:val="EndNoteBibliography"/>
        <w:ind w:left="720" w:hanging="720"/>
      </w:pPr>
      <w:bookmarkStart w:id="27" w:name="_ENREF_28"/>
      <w:r w:rsidRPr="009C334D">
        <w:t>28.</w:t>
      </w:r>
      <w:r w:rsidRPr="009C334D">
        <w:tab/>
        <w:t>Creamer P, Lethbridge-Cejku M, Hochberg MC. Determinants of pain severity in knee osteoarthritis: effect of demographic and psychosocial variables using 3 pain measures. J Rheumatol 1999;26:1785-92.</w:t>
      </w:r>
      <w:bookmarkEnd w:id="27"/>
    </w:p>
    <w:p w14:paraId="62693368" w14:textId="361C3D6B" w:rsidR="00373CFE" w:rsidRDefault="000B6E8A" w:rsidP="0002560D">
      <w:pPr>
        <w:pStyle w:val="ManuscriptDS"/>
        <w:rPr>
          <w:lang w:eastAsia="x-none"/>
        </w:rPr>
        <w:sectPr w:rsidR="00373CFE">
          <w:pgSz w:w="11906" w:h="16838"/>
          <w:pgMar w:top="1440" w:right="1440" w:bottom="1440" w:left="1440" w:header="708" w:footer="708" w:gutter="0"/>
          <w:cols w:space="708"/>
          <w:docGrid w:linePitch="360"/>
        </w:sectPr>
      </w:pPr>
      <w:r>
        <w:rPr>
          <w:lang w:eastAsia="x-none"/>
        </w:rPr>
        <w:fldChar w:fldCharType="end"/>
      </w:r>
    </w:p>
    <w:p w14:paraId="3EFD44FF" w14:textId="77777777" w:rsidR="002828BB" w:rsidRDefault="002828BB" w:rsidP="002828BB">
      <w:pPr>
        <w:pStyle w:val="Stata"/>
      </w:pPr>
      <w:bookmarkStart w:id="28" w:name="_GoBack"/>
      <w:bookmarkEnd w:id="28"/>
    </w:p>
    <w:p w14:paraId="0F71BB7E" w14:textId="77777777" w:rsidR="00373CFE" w:rsidRDefault="00373CFE" w:rsidP="00373CFE">
      <w:pPr>
        <w:pStyle w:val="Heading2"/>
      </w:pPr>
      <w:r>
        <w:t>Figure Legends</w:t>
      </w:r>
    </w:p>
    <w:p w14:paraId="193280CE" w14:textId="77777777" w:rsidR="00373CFE" w:rsidRDefault="00373CFE" w:rsidP="00373CFE">
      <w:pPr>
        <w:pStyle w:val="ManuscriptDS"/>
        <w:rPr>
          <w:lang w:eastAsia="x-none"/>
        </w:rPr>
      </w:pPr>
      <w:r>
        <w:rPr>
          <w:lang w:eastAsia="x-none"/>
        </w:rPr>
        <w:t>Figure 1: Timing of data points used to determine associations between knee pain and new shoulder pain</w:t>
      </w:r>
    </w:p>
    <w:p w14:paraId="418422DF" w14:textId="77777777" w:rsidR="00373CFE" w:rsidRDefault="00373CFE" w:rsidP="00373CFE">
      <w:pPr>
        <w:pStyle w:val="ManuscriptDS"/>
        <w:rPr>
          <w:lang w:eastAsia="x-none"/>
        </w:rPr>
      </w:pPr>
      <w:r>
        <w:rPr>
          <w:lang w:eastAsia="x-none"/>
        </w:rPr>
        <w:t xml:space="preserve">Figure 2: Joint type first reported to be painful in </w:t>
      </w:r>
      <w:proofErr w:type="spellStart"/>
      <w:r>
        <w:rPr>
          <w:lang w:eastAsia="x-none"/>
        </w:rPr>
        <w:t>OAI</w:t>
      </w:r>
      <w:proofErr w:type="spellEnd"/>
      <w:r>
        <w:rPr>
          <w:lang w:eastAsia="x-none"/>
        </w:rPr>
        <w:t xml:space="preserve"> participants with no pain at baseline who later reported pain in a single joint type </w:t>
      </w:r>
      <w:proofErr w:type="spellStart"/>
      <w:r>
        <w:rPr>
          <w:lang w:eastAsia="x-none"/>
        </w:rPr>
        <w:t>uni</w:t>
      </w:r>
      <w:proofErr w:type="spellEnd"/>
      <w:r>
        <w:rPr>
          <w:lang w:eastAsia="x-none"/>
        </w:rPr>
        <w:t>- or bilaterally (n=448)</w:t>
      </w:r>
    </w:p>
    <w:p w14:paraId="053A9C28" w14:textId="7AF16718" w:rsidR="002828BB" w:rsidRDefault="00373CFE" w:rsidP="00373CFE">
      <w:pPr>
        <w:pStyle w:val="ManuscriptDS"/>
        <w:rPr>
          <w:lang w:eastAsia="x-none"/>
        </w:rPr>
      </w:pPr>
      <w:r>
        <w:rPr>
          <w:lang w:eastAsia="x-none"/>
        </w:rPr>
        <w:t xml:space="preserve">Figure 3: First joint type to subsequently be reported painful in </w:t>
      </w:r>
      <w:proofErr w:type="spellStart"/>
      <w:r>
        <w:rPr>
          <w:lang w:eastAsia="x-none"/>
        </w:rPr>
        <w:t>OAI</w:t>
      </w:r>
      <w:proofErr w:type="spellEnd"/>
      <w:r>
        <w:rPr>
          <w:lang w:eastAsia="x-none"/>
        </w:rPr>
        <w:t xml:space="preserve"> participants with at least one painful knee at baseline who later reported pain in a single additional joint type </w:t>
      </w:r>
      <w:proofErr w:type="spellStart"/>
      <w:r>
        <w:rPr>
          <w:lang w:eastAsia="x-none"/>
        </w:rPr>
        <w:t>uni</w:t>
      </w:r>
      <w:proofErr w:type="spellEnd"/>
      <w:r>
        <w:rPr>
          <w:lang w:eastAsia="x-none"/>
        </w:rPr>
        <w:t>- or bilaterally (n=70)</w:t>
      </w:r>
    </w:p>
    <w:sectPr w:rsidR="002828B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3E15CD" w14:textId="77777777" w:rsidR="00E41EA2" w:rsidRDefault="00E41EA2" w:rsidP="004531D4">
      <w:pPr>
        <w:spacing w:after="0" w:line="240" w:lineRule="auto"/>
      </w:pPr>
      <w:r>
        <w:separator/>
      </w:r>
    </w:p>
  </w:endnote>
  <w:endnote w:type="continuationSeparator" w:id="0">
    <w:p w14:paraId="51DD676F" w14:textId="77777777" w:rsidR="00E41EA2" w:rsidRDefault="00E41EA2" w:rsidP="004531D4">
      <w:pPr>
        <w:spacing w:after="0" w:line="240" w:lineRule="auto"/>
      </w:pPr>
      <w:r>
        <w:continuationSeparator/>
      </w:r>
    </w:p>
  </w:endnote>
  <w:endnote w:type="continuationNotice" w:id="1">
    <w:p w14:paraId="6D1FE4C0" w14:textId="77777777" w:rsidR="00E41EA2" w:rsidRDefault="00E41EA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onotype Sorts">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9300F4" w14:textId="1946993F" w:rsidR="00CD3181" w:rsidRPr="004531D4" w:rsidRDefault="00CD3181">
    <w:pPr>
      <w:pStyle w:val="Footer"/>
      <w:rPr>
        <w:lang w:val="en-AU"/>
      </w:rPr>
    </w:pPr>
    <w:r>
      <w:rPr>
        <w:lang w:val="en-AU"/>
      </w:rPr>
      <w:t xml:space="preserve">Page </w:t>
    </w:r>
    <w:r w:rsidRPr="004531D4">
      <w:rPr>
        <w:lang w:val="en-AU"/>
      </w:rPr>
      <w:fldChar w:fldCharType="begin"/>
    </w:r>
    <w:r w:rsidRPr="004531D4">
      <w:rPr>
        <w:lang w:val="en-AU"/>
      </w:rPr>
      <w:instrText xml:space="preserve"> PAGE   \* MERGEFORMAT </w:instrText>
    </w:r>
    <w:r w:rsidRPr="004531D4">
      <w:rPr>
        <w:lang w:val="en-AU"/>
      </w:rPr>
      <w:fldChar w:fldCharType="separate"/>
    </w:r>
    <w:r w:rsidR="005D2B0B">
      <w:rPr>
        <w:noProof/>
        <w:lang w:val="en-AU"/>
      </w:rPr>
      <w:t>14</w:t>
    </w:r>
    <w:r w:rsidRPr="004531D4">
      <w:rPr>
        <w:noProof/>
        <w:lang w:val="en-AU"/>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B4932E" w14:textId="77777777" w:rsidR="00E41EA2" w:rsidRDefault="00E41EA2" w:rsidP="004531D4">
      <w:pPr>
        <w:spacing w:after="0" w:line="240" w:lineRule="auto"/>
      </w:pPr>
      <w:r>
        <w:separator/>
      </w:r>
    </w:p>
  </w:footnote>
  <w:footnote w:type="continuationSeparator" w:id="0">
    <w:p w14:paraId="4A9F5A95" w14:textId="77777777" w:rsidR="00E41EA2" w:rsidRDefault="00E41EA2" w:rsidP="004531D4">
      <w:pPr>
        <w:spacing w:after="0" w:line="240" w:lineRule="auto"/>
      </w:pPr>
      <w:r>
        <w:continuationSeparator/>
      </w:r>
    </w:p>
  </w:footnote>
  <w:footnote w:type="continuationNotice" w:id="1">
    <w:p w14:paraId="13ACADF5" w14:textId="77777777" w:rsidR="00E41EA2" w:rsidRDefault="00E41EA2">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2C245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8223356"/>
    <w:lvl w:ilvl="0">
      <w:start w:val="1"/>
      <w:numFmt w:val="decimal"/>
      <w:lvlText w:val="%1."/>
      <w:lvlJc w:val="left"/>
      <w:pPr>
        <w:tabs>
          <w:tab w:val="num" w:pos="1492"/>
        </w:tabs>
        <w:ind w:left="1492" w:hanging="360"/>
      </w:pPr>
    </w:lvl>
  </w:abstractNum>
  <w:abstractNum w:abstractNumId="2">
    <w:nsid w:val="FFFFFF7D"/>
    <w:multiLevelType w:val="singleLevel"/>
    <w:tmpl w:val="7F94F662"/>
    <w:lvl w:ilvl="0">
      <w:start w:val="1"/>
      <w:numFmt w:val="decimal"/>
      <w:lvlText w:val="%1."/>
      <w:lvlJc w:val="left"/>
      <w:pPr>
        <w:tabs>
          <w:tab w:val="num" w:pos="1209"/>
        </w:tabs>
        <w:ind w:left="1209" w:hanging="360"/>
      </w:pPr>
    </w:lvl>
  </w:abstractNum>
  <w:abstractNum w:abstractNumId="3">
    <w:nsid w:val="FFFFFF7E"/>
    <w:multiLevelType w:val="singleLevel"/>
    <w:tmpl w:val="E36AF0A6"/>
    <w:lvl w:ilvl="0">
      <w:start w:val="1"/>
      <w:numFmt w:val="decimal"/>
      <w:lvlText w:val="%1."/>
      <w:lvlJc w:val="left"/>
      <w:pPr>
        <w:tabs>
          <w:tab w:val="num" w:pos="926"/>
        </w:tabs>
        <w:ind w:left="926" w:hanging="360"/>
      </w:pPr>
    </w:lvl>
  </w:abstractNum>
  <w:abstractNum w:abstractNumId="4">
    <w:nsid w:val="FFFFFF7F"/>
    <w:multiLevelType w:val="singleLevel"/>
    <w:tmpl w:val="F410A964"/>
    <w:lvl w:ilvl="0">
      <w:start w:val="1"/>
      <w:numFmt w:val="decimal"/>
      <w:lvlText w:val="%1."/>
      <w:lvlJc w:val="left"/>
      <w:pPr>
        <w:tabs>
          <w:tab w:val="num" w:pos="643"/>
        </w:tabs>
        <w:ind w:left="643" w:hanging="360"/>
      </w:pPr>
    </w:lvl>
  </w:abstractNum>
  <w:abstractNum w:abstractNumId="5">
    <w:nsid w:val="FFFFFF80"/>
    <w:multiLevelType w:val="singleLevel"/>
    <w:tmpl w:val="2DF6896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63CCEF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DC007F2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F96D40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EF961804"/>
    <w:lvl w:ilvl="0">
      <w:start w:val="1"/>
      <w:numFmt w:val="decimal"/>
      <w:lvlText w:val="%1."/>
      <w:lvlJc w:val="left"/>
      <w:pPr>
        <w:tabs>
          <w:tab w:val="num" w:pos="360"/>
        </w:tabs>
        <w:ind w:left="360" w:hanging="360"/>
      </w:pPr>
    </w:lvl>
  </w:abstractNum>
  <w:abstractNum w:abstractNumId="10">
    <w:nsid w:val="FFFFFF89"/>
    <w:multiLevelType w:val="singleLevel"/>
    <w:tmpl w:val="BF5EFEF8"/>
    <w:lvl w:ilvl="0">
      <w:start w:val="1"/>
      <w:numFmt w:val="bullet"/>
      <w:lvlText w:val=""/>
      <w:lvlJc w:val="left"/>
      <w:pPr>
        <w:tabs>
          <w:tab w:val="num" w:pos="360"/>
        </w:tabs>
        <w:ind w:left="360" w:hanging="360"/>
      </w:pPr>
      <w:rPr>
        <w:rFonts w:ascii="Symbol" w:hAnsi="Symbol" w:hint="default"/>
      </w:rPr>
    </w:lvl>
  </w:abstractNum>
  <w:abstractNum w:abstractNumId="11">
    <w:nsid w:val="32B5770B"/>
    <w:multiLevelType w:val="multilevel"/>
    <w:tmpl w:val="477CEE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352349C5"/>
    <w:multiLevelType w:val="hybridMultilevel"/>
    <w:tmpl w:val="55120B5A"/>
    <w:lvl w:ilvl="0" w:tplc="051C6216">
      <w:start w:val="15"/>
      <w:numFmt w:val="bullet"/>
      <w:lvlText w:val=""/>
      <w:lvlJc w:val="left"/>
      <w:pPr>
        <w:ind w:left="720" w:hanging="360"/>
      </w:pPr>
      <w:rPr>
        <w:rFonts w:ascii="Symbol" w:eastAsia="Calibr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B7F2587"/>
    <w:multiLevelType w:val="hybridMultilevel"/>
    <w:tmpl w:val="C26075A2"/>
    <w:lvl w:ilvl="0" w:tplc="2D80F154">
      <w:start w:val="1"/>
      <w:numFmt w:val="bullet"/>
      <w:lvlText w:val=""/>
      <w:lvlJc w:val="left"/>
      <w:pPr>
        <w:tabs>
          <w:tab w:val="num" w:pos="720"/>
        </w:tabs>
        <w:ind w:left="720" w:hanging="360"/>
      </w:pPr>
      <w:rPr>
        <w:rFonts w:ascii="Monotype Sorts" w:hAnsi="Monotype Sorts" w:hint="default"/>
      </w:rPr>
    </w:lvl>
    <w:lvl w:ilvl="1" w:tplc="D97886F0" w:tentative="1">
      <w:start w:val="1"/>
      <w:numFmt w:val="bullet"/>
      <w:lvlText w:val=""/>
      <w:lvlJc w:val="left"/>
      <w:pPr>
        <w:tabs>
          <w:tab w:val="num" w:pos="1440"/>
        </w:tabs>
        <w:ind w:left="1440" w:hanging="360"/>
      </w:pPr>
      <w:rPr>
        <w:rFonts w:ascii="Monotype Sorts" w:hAnsi="Monotype Sorts" w:hint="default"/>
      </w:rPr>
    </w:lvl>
    <w:lvl w:ilvl="2" w:tplc="368C0FF2" w:tentative="1">
      <w:start w:val="1"/>
      <w:numFmt w:val="bullet"/>
      <w:lvlText w:val=""/>
      <w:lvlJc w:val="left"/>
      <w:pPr>
        <w:tabs>
          <w:tab w:val="num" w:pos="2160"/>
        </w:tabs>
        <w:ind w:left="2160" w:hanging="360"/>
      </w:pPr>
      <w:rPr>
        <w:rFonts w:ascii="Monotype Sorts" w:hAnsi="Monotype Sorts" w:hint="default"/>
      </w:rPr>
    </w:lvl>
    <w:lvl w:ilvl="3" w:tplc="2A5C9072" w:tentative="1">
      <w:start w:val="1"/>
      <w:numFmt w:val="bullet"/>
      <w:lvlText w:val=""/>
      <w:lvlJc w:val="left"/>
      <w:pPr>
        <w:tabs>
          <w:tab w:val="num" w:pos="2880"/>
        </w:tabs>
        <w:ind w:left="2880" w:hanging="360"/>
      </w:pPr>
      <w:rPr>
        <w:rFonts w:ascii="Monotype Sorts" w:hAnsi="Monotype Sorts" w:hint="default"/>
      </w:rPr>
    </w:lvl>
    <w:lvl w:ilvl="4" w:tplc="EDC40536" w:tentative="1">
      <w:start w:val="1"/>
      <w:numFmt w:val="bullet"/>
      <w:lvlText w:val=""/>
      <w:lvlJc w:val="left"/>
      <w:pPr>
        <w:tabs>
          <w:tab w:val="num" w:pos="3600"/>
        </w:tabs>
        <w:ind w:left="3600" w:hanging="360"/>
      </w:pPr>
      <w:rPr>
        <w:rFonts w:ascii="Monotype Sorts" w:hAnsi="Monotype Sorts" w:hint="default"/>
      </w:rPr>
    </w:lvl>
    <w:lvl w:ilvl="5" w:tplc="62282E7C" w:tentative="1">
      <w:start w:val="1"/>
      <w:numFmt w:val="bullet"/>
      <w:lvlText w:val=""/>
      <w:lvlJc w:val="left"/>
      <w:pPr>
        <w:tabs>
          <w:tab w:val="num" w:pos="4320"/>
        </w:tabs>
        <w:ind w:left="4320" w:hanging="360"/>
      </w:pPr>
      <w:rPr>
        <w:rFonts w:ascii="Monotype Sorts" w:hAnsi="Monotype Sorts" w:hint="default"/>
      </w:rPr>
    </w:lvl>
    <w:lvl w:ilvl="6" w:tplc="B42A2DBE" w:tentative="1">
      <w:start w:val="1"/>
      <w:numFmt w:val="bullet"/>
      <w:lvlText w:val=""/>
      <w:lvlJc w:val="left"/>
      <w:pPr>
        <w:tabs>
          <w:tab w:val="num" w:pos="5040"/>
        </w:tabs>
        <w:ind w:left="5040" w:hanging="360"/>
      </w:pPr>
      <w:rPr>
        <w:rFonts w:ascii="Monotype Sorts" w:hAnsi="Monotype Sorts" w:hint="default"/>
      </w:rPr>
    </w:lvl>
    <w:lvl w:ilvl="7" w:tplc="36EEB548" w:tentative="1">
      <w:start w:val="1"/>
      <w:numFmt w:val="bullet"/>
      <w:lvlText w:val=""/>
      <w:lvlJc w:val="left"/>
      <w:pPr>
        <w:tabs>
          <w:tab w:val="num" w:pos="5760"/>
        </w:tabs>
        <w:ind w:left="5760" w:hanging="360"/>
      </w:pPr>
      <w:rPr>
        <w:rFonts w:ascii="Monotype Sorts" w:hAnsi="Monotype Sorts" w:hint="default"/>
      </w:rPr>
    </w:lvl>
    <w:lvl w:ilvl="8" w:tplc="13445912" w:tentative="1">
      <w:start w:val="1"/>
      <w:numFmt w:val="bullet"/>
      <w:lvlText w:val=""/>
      <w:lvlJc w:val="left"/>
      <w:pPr>
        <w:tabs>
          <w:tab w:val="num" w:pos="6480"/>
        </w:tabs>
        <w:ind w:left="6480" w:hanging="360"/>
      </w:pPr>
      <w:rPr>
        <w:rFonts w:ascii="Monotype Sorts" w:hAnsi="Monotype Sorts" w:hint="default"/>
      </w:rPr>
    </w:lvl>
  </w:abstractNum>
  <w:abstractNum w:abstractNumId="14">
    <w:nsid w:val="3E4C2663"/>
    <w:multiLevelType w:val="multilevel"/>
    <w:tmpl w:val="D82C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41771A5"/>
    <w:multiLevelType w:val="hybridMultilevel"/>
    <w:tmpl w:val="426E084A"/>
    <w:lvl w:ilvl="0" w:tplc="69123918">
      <w:start w:val="1"/>
      <w:numFmt w:val="bullet"/>
      <w:lvlText w:val="•"/>
      <w:lvlJc w:val="left"/>
      <w:pPr>
        <w:tabs>
          <w:tab w:val="num" w:pos="720"/>
        </w:tabs>
        <w:ind w:left="720" w:hanging="360"/>
      </w:pPr>
      <w:rPr>
        <w:rFonts w:ascii="Times New Roman" w:hAnsi="Times New Roman" w:hint="default"/>
      </w:rPr>
    </w:lvl>
    <w:lvl w:ilvl="1" w:tplc="ADFACD26" w:tentative="1">
      <w:start w:val="1"/>
      <w:numFmt w:val="bullet"/>
      <w:lvlText w:val="•"/>
      <w:lvlJc w:val="left"/>
      <w:pPr>
        <w:tabs>
          <w:tab w:val="num" w:pos="1440"/>
        </w:tabs>
        <w:ind w:left="1440" w:hanging="360"/>
      </w:pPr>
      <w:rPr>
        <w:rFonts w:ascii="Times New Roman" w:hAnsi="Times New Roman" w:hint="default"/>
      </w:rPr>
    </w:lvl>
    <w:lvl w:ilvl="2" w:tplc="CD70D95E" w:tentative="1">
      <w:start w:val="1"/>
      <w:numFmt w:val="bullet"/>
      <w:lvlText w:val="•"/>
      <w:lvlJc w:val="left"/>
      <w:pPr>
        <w:tabs>
          <w:tab w:val="num" w:pos="2160"/>
        </w:tabs>
        <w:ind w:left="2160" w:hanging="360"/>
      </w:pPr>
      <w:rPr>
        <w:rFonts w:ascii="Times New Roman" w:hAnsi="Times New Roman" w:hint="default"/>
      </w:rPr>
    </w:lvl>
    <w:lvl w:ilvl="3" w:tplc="95880A40" w:tentative="1">
      <w:start w:val="1"/>
      <w:numFmt w:val="bullet"/>
      <w:lvlText w:val="•"/>
      <w:lvlJc w:val="left"/>
      <w:pPr>
        <w:tabs>
          <w:tab w:val="num" w:pos="2880"/>
        </w:tabs>
        <w:ind w:left="2880" w:hanging="360"/>
      </w:pPr>
      <w:rPr>
        <w:rFonts w:ascii="Times New Roman" w:hAnsi="Times New Roman" w:hint="default"/>
      </w:rPr>
    </w:lvl>
    <w:lvl w:ilvl="4" w:tplc="90B2947A" w:tentative="1">
      <w:start w:val="1"/>
      <w:numFmt w:val="bullet"/>
      <w:lvlText w:val="•"/>
      <w:lvlJc w:val="left"/>
      <w:pPr>
        <w:tabs>
          <w:tab w:val="num" w:pos="3600"/>
        </w:tabs>
        <w:ind w:left="3600" w:hanging="360"/>
      </w:pPr>
      <w:rPr>
        <w:rFonts w:ascii="Times New Roman" w:hAnsi="Times New Roman" w:hint="default"/>
      </w:rPr>
    </w:lvl>
    <w:lvl w:ilvl="5" w:tplc="8E805122" w:tentative="1">
      <w:start w:val="1"/>
      <w:numFmt w:val="bullet"/>
      <w:lvlText w:val="•"/>
      <w:lvlJc w:val="left"/>
      <w:pPr>
        <w:tabs>
          <w:tab w:val="num" w:pos="4320"/>
        </w:tabs>
        <w:ind w:left="4320" w:hanging="360"/>
      </w:pPr>
      <w:rPr>
        <w:rFonts w:ascii="Times New Roman" w:hAnsi="Times New Roman" w:hint="default"/>
      </w:rPr>
    </w:lvl>
    <w:lvl w:ilvl="6" w:tplc="F8BCCF8E" w:tentative="1">
      <w:start w:val="1"/>
      <w:numFmt w:val="bullet"/>
      <w:lvlText w:val="•"/>
      <w:lvlJc w:val="left"/>
      <w:pPr>
        <w:tabs>
          <w:tab w:val="num" w:pos="5040"/>
        </w:tabs>
        <w:ind w:left="5040" w:hanging="360"/>
      </w:pPr>
      <w:rPr>
        <w:rFonts w:ascii="Times New Roman" w:hAnsi="Times New Roman" w:hint="default"/>
      </w:rPr>
    </w:lvl>
    <w:lvl w:ilvl="7" w:tplc="2C94714C" w:tentative="1">
      <w:start w:val="1"/>
      <w:numFmt w:val="bullet"/>
      <w:lvlText w:val="•"/>
      <w:lvlJc w:val="left"/>
      <w:pPr>
        <w:tabs>
          <w:tab w:val="num" w:pos="5760"/>
        </w:tabs>
        <w:ind w:left="5760" w:hanging="360"/>
      </w:pPr>
      <w:rPr>
        <w:rFonts w:ascii="Times New Roman" w:hAnsi="Times New Roman" w:hint="default"/>
      </w:rPr>
    </w:lvl>
    <w:lvl w:ilvl="8" w:tplc="D792B406" w:tentative="1">
      <w:start w:val="1"/>
      <w:numFmt w:val="bullet"/>
      <w:lvlText w:val="•"/>
      <w:lvlJc w:val="left"/>
      <w:pPr>
        <w:tabs>
          <w:tab w:val="num" w:pos="6480"/>
        </w:tabs>
        <w:ind w:left="6480" w:hanging="360"/>
      </w:pPr>
      <w:rPr>
        <w:rFonts w:ascii="Times New Roman" w:hAnsi="Times New Roman" w:hint="default"/>
      </w:rPr>
    </w:lvl>
  </w:abstractNum>
  <w:abstractNum w:abstractNumId="16">
    <w:nsid w:val="461253E5"/>
    <w:multiLevelType w:val="hybridMultilevel"/>
    <w:tmpl w:val="E4D2EF32"/>
    <w:lvl w:ilvl="0" w:tplc="14EA9D82">
      <w:start w:val="1"/>
      <w:numFmt w:val="bullet"/>
      <w:lvlText w:val="•"/>
      <w:lvlJc w:val="left"/>
      <w:pPr>
        <w:tabs>
          <w:tab w:val="num" w:pos="720"/>
        </w:tabs>
        <w:ind w:left="720" w:hanging="360"/>
      </w:pPr>
      <w:rPr>
        <w:rFonts w:ascii="Times New Roman" w:hAnsi="Times New Roman" w:hint="default"/>
      </w:rPr>
    </w:lvl>
    <w:lvl w:ilvl="1" w:tplc="27E499AC" w:tentative="1">
      <w:start w:val="1"/>
      <w:numFmt w:val="bullet"/>
      <w:lvlText w:val="•"/>
      <w:lvlJc w:val="left"/>
      <w:pPr>
        <w:tabs>
          <w:tab w:val="num" w:pos="1440"/>
        </w:tabs>
        <w:ind w:left="1440" w:hanging="360"/>
      </w:pPr>
      <w:rPr>
        <w:rFonts w:ascii="Times New Roman" w:hAnsi="Times New Roman" w:hint="default"/>
      </w:rPr>
    </w:lvl>
    <w:lvl w:ilvl="2" w:tplc="F6DE6380" w:tentative="1">
      <w:start w:val="1"/>
      <w:numFmt w:val="bullet"/>
      <w:lvlText w:val="•"/>
      <w:lvlJc w:val="left"/>
      <w:pPr>
        <w:tabs>
          <w:tab w:val="num" w:pos="2160"/>
        </w:tabs>
        <w:ind w:left="2160" w:hanging="360"/>
      </w:pPr>
      <w:rPr>
        <w:rFonts w:ascii="Times New Roman" w:hAnsi="Times New Roman" w:hint="default"/>
      </w:rPr>
    </w:lvl>
    <w:lvl w:ilvl="3" w:tplc="99FE176E" w:tentative="1">
      <w:start w:val="1"/>
      <w:numFmt w:val="bullet"/>
      <w:lvlText w:val="•"/>
      <w:lvlJc w:val="left"/>
      <w:pPr>
        <w:tabs>
          <w:tab w:val="num" w:pos="2880"/>
        </w:tabs>
        <w:ind w:left="2880" w:hanging="360"/>
      </w:pPr>
      <w:rPr>
        <w:rFonts w:ascii="Times New Roman" w:hAnsi="Times New Roman" w:hint="default"/>
      </w:rPr>
    </w:lvl>
    <w:lvl w:ilvl="4" w:tplc="1D6C32E8" w:tentative="1">
      <w:start w:val="1"/>
      <w:numFmt w:val="bullet"/>
      <w:lvlText w:val="•"/>
      <w:lvlJc w:val="left"/>
      <w:pPr>
        <w:tabs>
          <w:tab w:val="num" w:pos="3600"/>
        </w:tabs>
        <w:ind w:left="3600" w:hanging="360"/>
      </w:pPr>
      <w:rPr>
        <w:rFonts w:ascii="Times New Roman" w:hAnsi="Times New Roman" w:hint="default"/>
      </w:rPr>
    </w:lvl>
    <w:lvl w:ilvl="5" w:tplc="3E2A5B82" w:tentative="1">
      <w:start w:val="1"/>
      <w:numFmt w:val="bullet"/>
      <w:lvlText w:val="•"/>
      <w:lvlJc w:val="left"/>
      <w:pPr>
        <w:tabs>
          <w:tab w:val="num" w:pos="4320"/>
        </w:tabs>
        <w:ind w:left="4320" w:hanging="360"/>
      </w:pPr>
      <w:rPr>
        <w:rFonts w:ascii="Times New Roman" w:hAnsi="Times New Roman" w:hint="default"/>
      </w:rPr>
    </w:lvl>
    <w:lvl w:ilvl="6" w:tplc="1B42225E" w:tentative="1">
      <w:start w:val="1"/>
      <w:numFmt w:val="bullet"/>
      <w:lvlText w:val="•"/>
      <w:lvlJc w:val="left"/>
      <w:pPr>
        <w:tabs>
          <w:tab w:val="num" w:pos="5040"/>
        </w:tabs>
        <w:ind w:left="5040" w:hanging="360"/>
      </w:pPr>
      <w:rPr>
        <w:rFonts w:ascii="Times New Roman" w:hAnsi="Times New Roman" w:hint="default"/>
      </w:rPr>
    </w:lvl>
    <w:lvl w:ilvl="7" w:tplc="C9E29C94" w:tentative="1">
      <w:start w:val="1"/>
      <w:numFmt w:val="bullet"/>
      <w:lvlText w:val="•"/>
      <w:lvlJc w:val="left"/>
      <w:pPr>
        <w:tabs>
          <w:tab w:val="num" w:pos="5760"/>
        </w:tabs>
        <w:ind w:left="5760" w:hanging="360"/>
      </w:pPr>
      <w:rPr>
        <w:rFonts w:ascii="Times New Roman" w:hAnsi="Times New Roman" w:hint="default"/>
      </w:rPr>
    </w:lvl>
    <w:lvl w:ilvl="8" w:tplc="678A8346" w:tentative="1">
      <w:start w:val="1"/>
      <w:numFmt w:val="bullet"/>
      <w:lvlText w:val="•"/>
      <w:lvlJc w:val="left"/>
      <w:pPr>
        <w:tabs>
          <w:tab w:val="num" w:pos="6480"/>
        </w:tabs>
        <w:ind w:left="6480" w:hanging="360"/>
      </w:pPr>
      <w:rPr>
        <w:rFonts w:ascii="Times New Roman" w:hAnsi="Times New Roman" w:hint="default"/>
      </w:rPr>
    </w:lvl>
  </w:abstractNum>
  <w:abstractNum w:abstractNumId="17">
    <w:nsid w:val="6C9D0612"/>
    <w:multiLevelType w:val="hybridMultilevel"/>
    <w:tmpl w:val="2AFECE24"/>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8">
    <w:nsid w:val="74EB1A21"/>
    <w:multiLevelType w:val="hybridMultilevel"/>
    <w:tmpl w:val="46EE9864"/>
    <w:lvl w:ilvl="0" w:tplc="0C090011">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9">
    <w:nsid w:val="7C3C533C"/>
    <w:multiLevelType w:val="hybridMultilevel"/>
    <w:tmpl w:val="03203CDE"/>
    <w:lvl w:ilvl="0" w:tplc="9280B7D2">
      <w:start w:val="1"/>
      <w:numFmt w:val="bullet"/>
      <w:lvlText w:val=""/>
      <w:lvlJc w:val="left"/>
      <w:pPr>
        <w:ind w:left="720" w:hanging="360"/>
      </w:pPr>
      <w:rPr>
        <w:rFonts w:ascii="Wingdings" w:hAnsi="Wingdings" w:hint="default"/>
        <w: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6"/>
  </w:num>
  <w:num w:numId="2">
    <w:abstractNumId w:val="18"/>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19"/>
  </w:num>
  <w:num w:numId="14">
    <w:abstractNumId w:val="12"/>
  </w:num>
  <w:num w:numId="15">
    <w:abstractNumId w:val="0"/>
  </w:num>
  <w:num w:numId="16">
    <w:abstractNumId w:val="13"/>
  </w:num>
  <w:num w:numId="17">
    <w:abstractNumId w:val="11"/>
  </w:num>
  <w:num w:numId="18">
    <w:abstractNumId w:val="15"/>
  </w:num>
  <w:num w:numId="19">
    <w:abstractNumId w:val="17"/>
  </w:num>
  <w:num w:numId="20">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ura Laslett">
    <w15:presenceInfo w15:providerId="AD" w15:userId="S-1-5-21-3821386006-3749520432-1216737992-127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Rheumatology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tx5srxf2t0e5aedtsov2semfwas9aztxvt2&quot;&gt;Methodology&lt;record-ids&gt;&lt;item&gt;3&lt;/item&gt;&lt;item&gt;57&lt;/item&gt;&lt;item&gt;63&lt;/item&gt;&lt;/record-ids&gt;&lt;/item&gt;&lt;/Libraries&gt;"/>
  </w:docVars>
  <w:rsids>
    <w:rsidRoot w:val="003F30A5"/>
    <w:rsid w:val="00017A08"/>
    <w:rsid w:val="00021E56"/>
    <w:rsid w:val="00023365"/>
    <w:rsid w:val="0002560D"/>
    <w:rsid w:val="00025E81"/>
    <w:rsid w:val="00052573"/>
    <w:rsid w:val="00054C54"/>
    <w:rsid w:val="00056487"/>
    <w:rsid w:val="0007037D"/>
    <w:rsid w:val="00080E30"/>
    <w:rsid w:val="00090C92"/>
    <w:rsid w:val="0009589C"/>
    <w:rsid w:val="000A2306"/>
    <w:rsid w:val="000A5690"/>
    <w:rsid w:val="000A66CE"/>
    <w:rsid w:val="000B5F82"/>
    <w:rsid w:val="000B6AC1"/>
    <w:rsid w:val="000B6E8A"/>
    <w:rsid w:val="000B72F3"/>
    <w:rsid w:val="000C103A"/>
    <w:rsid w:val="000C12A6"/>
    <w:rsid w:val="000D7D5C"/>
    <w:rsid w:val="000E1679"/>
    <w:rsid w:val="000E29AF"/>
    <w:rsid w:val="0010023F"/>
    <w:rsid w:val="001041E0"/>
    <w:rsid w:val="0011520E"/>
    <w:rsid w:val="00120E86"/>
    <w:rsid w:val="00122934"/>
    <w:rsid w:val="00126666"/>
    <w:rsid w:val="001527EC"/>
    <w:rsid w:val="00153927"/>
    <w:rsid w:val="001547A2"/>
    <w:rsid w:val="00161E90"/>
    <w:rsid w:val="00170797"/>
    <w:rsid w:val="00180912"/>
    <w:rsid w:val="00186AF6"/>
    <w:rsid w:val="00187066"/>
    <w:rsid w:val="001873AB"/>
    <w:rsid w:val="00190518"/>
    <w:rsid w:val="00194679"/>
    <w:rsid w:val="001A186B"/>
    <w:rsid w:val="001A3F98"/>
    <w:rsid w:val="001A5577"/>
    <w:rsid w:val="001C20E2"/>
    <w:rsid w:val="001C6561"/>
    <w:rsid w:val="001D4249"/>
    <w:rsid w:val="001E1AD7"/>
    <w:rsid w:val="002046A9"/>
    <w:rsid w:val="0021796A"/>
    <w:rsid w:val="00226F9A"/>
    <w:rsid w:val="00234601"/>
    <w:rsid w:val="00235A81"/>
    <w:rsid w:val="00246D4E"/>
    <w:rsid w:val="0025394B"/>
    <w:rsid w:val="0026526F"/>
    <w:rsid w:val="00266E79"/>
    <w:rsid w:val="002678AA"/>
    <w:rsid w:val="00277F2E"/>
    <w:rsid w:val="002828BB"/>
    <w:rsid w:val="002838E6"/>
    <w:rsid w:val="00284979"/>
    <w:rsid w:val="0029337B"/>
    <w:rsid w:val="002976A4"/>
    <w:rsid w:val="002A0E2C"/>
    <w:rsid w:val="002A4CC4"/>
    <w:rsid w:val="002A50E0"/>
    <w:rsid w:val="002A69D1"/>
    <w:rsid w:val="002B2B42"/>
    <w:rsid w:val="002C0DC0"/>
    <w:rsid w:val="002C484A"/>
    <w:rsid w:val="002D056C"/>
    <w:rsid w:val="002D73CF"/>
    <w:rsid w:val="002E6C7C"/>
    <w:rsid w:val="002E7A59"/>
    <w:rsid w:val="002F1C2F"/>
    <w:rsid w:val="002F502E"/>
    <w:rsid w:val="003005A6"/>
    <w:rsid w:val="003016A1"/>
    <w:rsid w:val="0032174D"/>
    <w:rsid w:val="003355EF"/>
    <w:rsid w:val="00342068"/>
    <w:rsid w:val="00342D3A"/>
    <w:rsid w:val="00353A02"/>
    <w:rsid w:val="003567EE"/>
    <w:rsid w:val="00357660"/>
    <w:rsid w:val="00366113"/>
    <w:rsid w:val="00373CFE"/>
    <w:rsid w:val="00380466"/>
    <w:rsid w:val="00380A9D"/>
    <w:rsid w:val="00381682"/>
    <w:rsid w:val="00381D5A"/>
    <w:rsid w:val="00382F00"/>
    <w:rsid w:val="00383507"/>
    <w:rsid w:val="00394466"/>
    <w:rsid w:val="00397157"/>
    <w:rsid w:val="003A461B"/>
    <w:rsid w:val="003A7061"/>
    <w:rsid w:val="003B00E5"/>
    <w:rsid w:val="003B043E"/>
    <w:rsid w:val="003B5DE3"/>
    <w:rsid w:val="003B63D4"/>
    <w:rsid w:val="003C1E5F"/>
    <w:rsid w:val="003C22D1"/>
    <w:rsid w:val="003C448C"/>
    <w:rsid w:val="003C68B4"/>
    <w:rsid w:val="003D2B69"/>
    <w:rsid w:val="003D2ED0"/>
    <w:rsid w:val="003D5D8E"/>
    <w:rsid w:val="003E1449"/>
    <w:rsid w:val="003E7768"/>
    <w:rsid w:val="003F30A5"/>
    <w:rsid w:val="004008BC"/>
    <w:rsid w:val="00400A73"/>
    <w:rsid w:val="004027C5"/>
    <w:rsid w:val="00406DD6"/>
    <w:rsid w:val="00412F04"/>
    <w:rsid w:val="00426FAD"/>
    <w:rsid w:val="00427C7C"/>
    <w:rsid w:val="00443318"/>
    <w:rsid w:val="004531D4"/>
    <w:rsid w:val="004532F6"/>
    <w:rsid w:val="0046036C"/>
    <w:rsid w:val="0046228E"/>
    <w:rsid w:val="00480652"/>
    <w:rsid w:val="004852FA"/>
    <w:rsid w:val="0048699A"/>
    <w:rsid w:val="004876BB"/>
    <w:rsid w:val="00495379"/>
    <w:rsid w:val="004A65CA"/>
    <w:rsid w:val="004B154C"/>
    <w:rsid w:val="004B7F70"/>
    <w:rsid w:val="004C5762"/>
    <w:rsid w:val="004D1301"/>
    <w:rsid w:val="004D2DE6"/>
    <w:rsid w:val="004D3BB2"/>
    <w:rsid w:val="004D4A7C"/>
    <w:rsid w:val="004D55C8"/>
    <w:rsid w:val="004E2D09"/>
    <w:rsid w:val="004F0274"/>
    <w:rsid w:val="004F5A7A"/>
    <w:rsid w:val="00513249"/>
    <w:rsid w:val="00514EC7"/>
    <w:rsid w:val="00515D88"/>
    <w:rsid w:val="00520E18"/>
    <w:rsid w:val="00521DC9"/>
    <w:rsid w:val="00540425"/>
    <w:rsid w:val="00543A8F"/>
    <w:rsid w:val="005475EB"/>
    <w:rsid w:val="0055295D"/>
    <w:rsid w:val="0055322B"/>
    <w:rsid w:val="00557E0F"/>
    <w:rsid w:val="005604CC"/>
    <w:rsid w:val="005605B3"/>
    <w:rsid w:val="00560DA4"/>
    <w:rsid w:val="00561877"/>
    <w:rsid w:val="00562733"/>
    <w:rsid w:val="00563EDF"/>
    <w:rsid w:val="00566BD6"/>
    <w:rsid w:val="005704D4"/>
    <w:rsid w:val="005736ED"/>
    <w:rsid w:val="00574CAF"/>
    <w:rsid w:val="00575405"/>
    <w:rsid w:val="00580DF6"/>
    <w:rsid w:val="0058162A"/>
    <w:rsid w:val="0058312C"/>
    <w:rsid w:val="0058375B"/>
    <w:rsid w:val="00585E42"/>
    <w:rsid w:val="00592DE5"/>
    <w:rsid w:val="005936CB"/>
    <w:rsid w:val="00597CEF"/>
    <w:rsid w:val="005A6C00"/>
    <w:rsid w:val="005B2449"/>
    <w:rsid w:val="005B3EAF"/>
    <w:rsid w:val="005B7C44"/>
    <w:rsid w:val="005C627B"/>
    <w:rsid w:val="005C6CE5"/>
    <w:rsid w:val="005D13E9"/>
    <w:rsid w:val="005D2B0B"/>
    <w:rsid w:val="005D7EE5"/>
    <w:rsid w:val="005E58D2"/>
    <w:rsid w:val="005F007F"/>
    <w:rsid w:val="005F0955"/>
    <w:rsid w:val="005F1AA5"/>
    <w:rsid w:val="005F6D5D"/>
    <w:rsid w:val="005F73D1"/>
    <w:rsid w:val="00601249"/>
    <w:rsid w:val="00601C0A"/>
    <w:rsid w:val="006077BA"/>
    <w:rsid w:val="006137FA"/>
    <w:rsid w:val="00621F38"/>
    <w:rsid w:val="006313FC"/>
    <w:rsid w:val="00643E2D"/>
    <w:rsid w:val="00651BB0"/>
    <w:rsid w:val="00657DD0"/>
    <w:rsid w:val="00672B9F"/>
    <w:rsid w:val="00673517"/>
    <w:rsid w:val="00675C67"/>
    <w:rsid w:val="00680B4A"/>
    <w:rsid w:val="00680C8A"/>
    <w:rsid w:val="00683F2B"/>
    <w:rsid w:val="00684D61"/>
    <w:rsid w:val="00685D23"/>
    <w:rsid w:val="00686A91"/>
    <w:rsid w:val="0069495D"/>
    <w:rsid w:val="006B0998"/>
    <w:rsid w:val="006B4680"/>
    <w:rsid w:val="006C7EEC"/>
    <w:rsid w:val="006D4E56"/>
    <w:rsid w:val="006D512F"/>
    <w:rsid w:val="006E28DD"/>
    <w:rsid w:val="006E6983"/>
    <w:rsid w:val="006F0D28"/>
    <w:rsid w:val="006F1CE0"/>
    <w:rsid w:val="006F2709"/>
    <w:rsid w:val="007037EC"/>
    <w:rsid w:val="00707F03"/>
    <w:rsid w:val="007167BA"/>
    <w:rsid w:val="00727BD4"/>
    <w:rsid w:val="00732670"/>
    <w:rsid w:val="007403EB"/>
    <w:rsid w:val="00743CEB"/>
    <w:rsid w:val="00747F19"/>
    <w:rsid w:val="00756AA5"/>
    <w:rsid w:val="007659BC"/>
    <w:rsid w:val="0077135F"/>
    <w:rsid w:val="007857AE"/>
    <w:rsid w:val="00791764"/>
    <w:rsid w:val="00791AE0"/>
    <w:rsid w:val="00793A8B"/>
    <w:rsid w:val="00793CA7"/>
    <w:rsid w:val="00796063"/>
    <w:rsid w:val="007A2ABE"/>
    <w:rsid w:val="007A32BE"/>
    <w:rsid w:val="007B111E"/>
    <w:rsid w:val="007B6618"/>
    <w:rsid w:val="007B7858"/>
    <w:rsid w:val="007D2393"/>
    <w:rsid w:val="007D3D03"/>
    <w:rsid w:val="007D43D1"/>
    <w:rsid w:val="007D4467"/>
    <w:rsid w:val="007D6D03"/>
    <w:rsid w:val="007E60C8"/>
    <w:rsid w:val="007E6B66"/>
    <w:rsid w:val="007F37F3"/>
    <w:rsid w:val="007F7710"/>
    <w:rsid w:val="00802262"/>
    <w:rsid w:val="00804674"/>
    <w:rsid w:val="00806D6D"/>
    <w:rsid w:val="008379BF"/>
    <w:rsid w:val="00837C47"/>
    <w:rsid w:val="00847039"/>
    <w:rsid w:val="00850F78"/>
    <w:rsid w:val="00852263"/>
    <w:rsid w:val="008524E3"/>
    <w:rsid w:val="00853389"/>
    <w:rsid w:val="00854D5C"/>
    <w:rsid w:val="00864EB7"/>
    <w:rsid w:val="00881C02"/>
    <w:rsid w:val="008A58FF"/>
    <w:rsid w:val="008B0923"/>
    <w:rsid w:val="008B1B42"/>
    <w:rsid w:val="008C0910"/>
    <w:rsid w:val="008C0F2C"/>
    <w:rsid w:val="008C16D0"/>
    <w:rsid w:val="008D044A"/>
    <w:rsid w:val="008D12A0"/>
    <w:rsid w:val="008D1D9B"/>
    <w:rsid w:val="008D2A7B"/>
    <w:rsid w:val="008D3180"/>
    <w:rsid w:val="008E64EE"/>
    <w:rsid w:val="008E73E8"/>
    <w:rsid w:val="008F1B6E"/>
    <w:rsid w:val="008F7434"/>
    <w:rsid w:val="00900DAD"/>
    <w:rsid w:val="009021B3"/>
    <w:rsid w:val="009024FC"/>
    <w:rsid w:val="00915AB8"/>
    <w:rsid w:val="00915D06"/>
    <w:rsid w:val="00916258"/>
    <w:rsid w:val="00917510"/>
    <w:rsid w:val="00921F8E"/>
    <w:rsid w:val="00921FEA"/>
    <w:rsid w:val="00922F9D"/>
    <w:rsid w:val="009240D4"/>
    <w:rsid w:val="00924FD2"/>
    <w:rsid w:val="009309A4"/>
    <w:rsid w:val="009310F4"/>
    <w:rsid w:val="009322E5"/>
    <w:rsid w:val="00935BD6"/>
    <w:rsid w:val="00937ACC"/>
    <w:rsid w:val="0094376B"/>
    <w:rsid w:val="0094609D"/>
    <w:rsid w:val="00950BB5"/>
    <w:rsid w:val="00957DDB"/>
    <w:rsid w:val="00962BDC"/>
    <w:rsid w:val="00965964"/>
    <w:rsid w:val="009705AC"/>
    <w:rsid w:val="00977CCF"/>
    <w:rsid w:val="009810A3"/>
    <w:rsid w:val="00983900"/>
    <w:rsid w:val="009907EE"/>
    <w:rsid w:val="009925CD"/>
    <w:rsid w:val="009954C2"/>
    <w:rsid w:val="009B2358"/>
    <w:rsid w:val="009B2521"/>
    <w:rsid w:val="009B3DC6"/>
    <w:rsid w:val="009B4088"/>
    <w:rsid w:val="009C0759"/>
    <w:rsid w:val="009C0EE3"/>
    <w:rsid w:val="009C1F32"/>
    <w:rsid w:val="009C334D"/>
    <w:rsid w:val="009C7724"/>
    <w:rsid w:val="009D1482"/>
    <w:rsid w:val="009D5F09"/>
    <w:rsid w:val="009E42A8"/>
    <w:rsid w:val="009E4341"/>
    <w:rsid w:val="009E5360"/>
    <w:rsid w:val="009F0CD8"/>
    <w:rsid w:val="009F2BF3"/>
    <w:rsid w:val="009F48EE"/>
    <w:rsid w:val="009F572D"/>
    <w:rsid w:val="009F5BAF"/>
    <w:rsid w:val="00A00B2F"/>
    <w:rsid w:val="00A1223D"/>
    <w:rsid w:val="00A17DB7"/>
    <w:rsid w:val="00A21F65"/>
    <w:rsid w:val="00A24DC1"/>
    <w:rsid w:val="00A33A6C"/>
    <w:rsid w:val="00A52298"/>
    <w:rsid w:val="00A61C9B"/>
    <w:rsid w:val="00A624B8"/>
    <w:rsid w:val="00A65211"/>
    <w:rsid w:val="00A67ECA"/>
    <w:rsid w:val="00A70F4C"/>
    <w:rsid w:val="00A71A54"/>
    <w:rsid w:val="00A7447A"/>
    <w:rsid w:val="00A807C2"/>
    <w:rsid w:val="00A875AB"/>
    <w:rsid w:val="00A90624"/>
    <w:rsid w:val="00A9370D"/>
    <w:rsid w:val="00AA38C1"/>
    <w:rsid w:val="00AA439F"/>
    <w:rsid w:val="00AA569A"/>
    <w:rsid w:val="00AB3C4B"/>
    <w:rsid w:val="00AB6F71"/>
    <w:rsid w:val="00AD2C5F"/>
    <w:rsid w:val="00AD48E8"/>
    <w:rsid w:val="00AD5837"/>
    <w:rsid w:val="00AE47A2"/>
    <w:rsid w:val="00AE635B"/>
    <w:rsid w:val="00AE7347"/>
    <w:rsid w:val="00AF0643"/>
    <w:rsid w:val="00AF3F9C"/>
    <w:rsid w:val="00AF4043"/>
    <w:rsid w:val="00B0133D"/>
    <w:rsid w:val="00B01E06"/>
    <w:rsid w:val="00B04491"/>
    <w:rsid w:val="00B048DE"/>
    <w:rsid w:val="00B05CC8"/>
    <w:rsid w:val="00B129D9"/>
    <w:rsid w:val="00B12F96"/>
    <w:rsid w:val="00B1759C"/>
    <w:rsid w:val="00B25423"/>
    <w:rsid w:val="00B30FA6"/>
    <w:rsid w:val="00B312BD"/>
    <w:rsid w:val="00B3458F"/>
    <w:rsid w:val="00B35DFE"/>
    <w:rsid w:val="00B426C3"/>
    <w:rsid w:val="00B43702"/>
    <w:rsid w:val="00B516F0"/>
    <w:rsid w:val="00B62066"/>
    <w:rsid w:val="00B65A07"/>
    <w:rsid w:val="00B66680"/>
    <w:rsid w:val="00B6709D"/>
    <w:rsid w:val="00B70234"/>
    <w:rsid w:val="00B70A6C"/>
    <w:rsid w:val="00B77142"/>
    <w:rsid w:val="00B776BE"/>
    <w:rsid w:val="00B80BD6"/>
    <w:rsid w:val="00B8446D"/>
    <w:rsid w:val="00B9106F"/>
    <w:rsid w:val="00BA1795"/>
    <w:rsid w:val="00BA5978"/>
    <w:rsid w:val="00BB319C"/>
    <w:rsid w:val="00BB50C8"/>
    <w:rsid w:val="00BE0AE4"/>
    <w:rsid w:val="00BE4E25"/>
    <w:rsid w:val="00BF1F30"/>
    <w:rsid w:val="00BF76FD"/>
    <w:rsid w:val="00C00656"/>
    <w:rsid w:val="00C27AD5"/>
    <w:rsid w:val="00C27D8E"/>
    <w:rsid w:val="00C3166A"/>
    <w:rsid w:val="00C3186E"/>
    <w:rsid w:val="00C4107B"/>
    <w:rsid w:val="00C44174"/>
    <w:rsid w:val="00C458B7"/>
    <w:rsid w:val="00C476B8"/>
    <w:rsid w:val="00C51D8F"/>
    <w:rsid w:val="00C55A28"/>
    <w:rsid w:val="00C63D84"/>
    <w:rsid w:val="00C72345"/>
    <w:rsid w:val="00C75B4E"/>
    <w:rsid w:val="00C857B5"/>
    <w:rsid w:val="00C96C59"/>
    <w:rsid w:val="00CA43B3"/>
    <w:rsid w:val="00CA5818"/>
    <w:rsid w:val="00CA708C"/>
    <w:rsid w:val="00CB32B0"/>
    <w:rsid w:val="00CC0F09"/>
    <w:rsid w:val="00CC383E"/>
    <w:rsid w:val="00CD22A7"/>
    <w:rsid w:val="00CD3181"/>
    <w:rsid w:val="00CD7AB5"/>
    <w:rsid w:val="00CE6E07"/>
    <w:rsid w:val="00CF66DA"/>
    <w:rsid w:val="00D02680"/>
    <w:rsid w:val="00D07B6C"/>
    <w:rsid w:val="00D11202"/>
    <w:rsid w:val="00D127AF"/>
    <w:rsid w:val="00D13A1B"/>
    <w:rsid w:val="00D1412A"/>
    <w:rsid w:val="00D231F5"/>
    <w:rsid w:val="00D421E1"/>
    <w:rsid w:val="00D44C3E"/>
    <w:rsid w:val="00D65DF4"/>
    <w:rsid w:val="00D703DF"/>
    <w:rsid w:val="00D72AEB"/>
    <w:rsid w:val="00D8041D"/>
    <w:rsid w:val="00D80A65"/>
    <w:rsid w:val="00DA024E"/>
    <w:rsid w:val="00DA1C21"/>
    <w:rsid w:val="00DB4179"/>
    <w:rsid w:val="00DC1733"/>
    <w:rsid w:val="00DC2B11"/>
    <w:rsid w:val="00DC2C38"/>
    <w:rsid w:val="00DC3ECC"/>
    <w:rsid w:val="00DD337A"/>
    <w:rsid w:val="00DD5D47"/>
    <w:rsid w:val="00DE01EC"/>
    <w:rsid w:val="00DE23B6"/>
    <w:rsid w:val="00DE6D47"/>
    <w:rsid w:val="00DF113F"/>
    <w:rsid w:val="00DF1B00"/>
    <w:rsid w:val="00DF5FC9"/>
    <w:rsid w:val="00E0177F"/>
    <w:rsid w:val="00E05630"/>
    <w:rsid w:val="00E06054"/>
    <w:rsid w:val="00E148A1"/>
    <w:rsid w:val="00E14E1E"/>
    <w:rsid w:val="00E213CA"/>
    <w:rsid w:val="00E21495"/>
    <w:rsid w:val="00E2260F"/>
    <w:rsid w:val="00E22D64"/>
    <w:rsid w:val="00E25C81"/>
    <w:rsid w:val="00E26BD0"/>
    <w:rsid w:val="00E41EA2"/>
    <w:rsid w:val="00E476BC"/>
    <w:rsid w:val="00E7310C"/>
    <w:rsid w:val="00E76BF2"/>
    <w:rsid w:val="00E82633"/>
    <w:rsid w:val="00E871F0"/>
    <w:rsid w:val="00E925D3"/>
    <w:rsid w:val="00E95001"/>
    <w:rsid w:val="00EA1C19"/>
    <w:rsid w:val="00EB7325"/>
    <w:rsid w:val="00EC08ED"/>
    <w:rsid w:val="00EC702F"/>
    <w:rsid w:val="00EE1538"/>
    <w:rsid w:val="00EE20C4"/>
    <w:rsid w:val="00EE231F"/>
    <w:rsid w:val="00EE3167"/>
    <w:rsid w:val="00EF74DD"/>
    <w:rsid w:val="00F10244"/>
    <w:rsid w:val="00F13CF6"/>
    <w:rsid w:val="00F154E7"/>
    <w:rsid w:val="00F31880"/>
    <w:rsid w:val="00F31AB6"/>
    <w:rsid w:val="00F46147"/>
    <w:rsid w:val="00F53976"/>
    <w:rsid w:val="00F70537"/>
    <w:rsid w:val="00F82CB5"/>
    <w:rsid w:val="00F97D61"/>
    <w:rsid w:val="00FA4634"/>
    <w:rsid w:val="00FA6D20"/>
    <w:rsid w:val="00FA787D"/>
    <w:rsid w:val="00FA7AE8"/>
    <w:rsid w:val="00FC3C9B"/>
    <w:rsid w:val="00FD0BFB"/>
    <w:rsid w:val="00FE19DE"/>
    <w:rsid w:val="00FE4108"/>
    <w:rsid w:val="00FF44FA"/>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C16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HAnsi" w:hAnsi="Calibri" w:cs="Times New Roman"/>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7C47"/>
    <w:pPr>
      <w:spacing w:after="200" w:line="276" w:lineRule="auto"/>
    </w:pPr>
    <w:rPr>
      <w:rFonts w:ascii="Arial" w:eastAsia="Times New Roman" w:hAnsi="Arial"/>
      <w:sz w:val="24"/>
      <w:szCs w:val="22"/>
    </w:rPr>
  </w:style>
  <w:style w:type="paragraph" w:styleId="Heading1">
    <w:name w:val="heading 1"/>
    <w:basedOn w:val="Normal"/>
    <w:next w:val="Normal"/>
    <w:link w:val="Heading1Char"/>
    <w:qFormat/>
    <w:rsid w:val="00837C47"/>
    <w:pPr>
      <w:keepNext/>
      <w:keepLines/>
      <w:spacing w:before="480" w:after="0"/>
      <w:outlineLvl w:val="0"/>
    </w:pPr>
    <w:rPr>
      <w:rFonts w:eastAsia="Calibri"/>
      <w:b/>
      <w:bCs/>
      <w:caps/>
      <w:sz w:val="28"/>
      <w:szCs w:val="28"/>
      <w:lang w:val="x-none" w:eastAsia="x-none"/>
    </w:rPr>
  </w:style>
  <w:style w:type="paragraph" w:styleId="Heading2">
    <w:name w:val="heading 2"/>
    <w:basedOn w:val="Normal"/>
    <w:next w:val="ManuscriptDS"/>
    <w:link w:val="Heading2Char"/>
    <w:qFormat/>
    <w:rsid w:val="00837C47"/>
    <w:pPr>
      <w:keepNext/>
      <w:keepLines/>
      <w:spacing w:before="200"/>
      <w:outlineLvl w:val="1"/>
    </w:pPr>
    <w:rPr>
      <w:b/>
      <w:bCs/>
      <w:sz w:val="26"/>
      <w:szCs w:val="26"/>
      <w:lang w:val="x-none" w:eastAsia="x-none"/>
    </w:rPr>
  </w:style>
  <w:style w:type="paragraph" w:styleId="Heading3">
    <w:name w:val="heading 3"/>
    <w:basedOn w:val="Normal"/>
    <w:next w:val="ManuscriptDS"/>
    <w:link w:val="Heading3Char"/>
    <w:qFormat/>
    <w:rsid w:val="00B12F96"/>
    <w:pPr>
      <w:keepNext/>
      <w:keepLines/>
      <w:spacing w:before="200"/>
      <w:outlineLvl w:val="2"/>
    </w:pPr>
    <w:rPr>
      <w:bCs/>
      <w:i/>
      <w:lang w:val="x-none" w:eastAsia="x-none"/>
    </w:rPr>
  </w:style>
  <w:style w:type="paragraph" w:styleId="Heading4">
    <w:name w:val="heading 4"/>
    <w:basedOn w:val="Normal"/>
    <w:next w:val="Normal"/>
    <w:link w:val="Heading4Char"/>
    <w:qFormat/>
    <w:rsid w:val="00837C47"/>
    <w:pPr>
      <w:keepNext/>
      <w:keepLines/>
      <w:spacing w:before="200"/>
      <w:outlineLvl w:val="3"/>
    </w:pPr>
    <w:rPr>
      <w:bCs/>
      <w:i/>
      <w:iCs/>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F30A5"/>
    <w:rPr>
      <w:rFonts w:ascii="Arial" w:eastAsia="Calibri" w:hAnsi="Arial"/>
      <w:b/>
      <w:bCs/>
      <w:caps/>
      <w:sz w:val="28"/>
      <w:szCs w:val="28"/>
      <w:lang w:val="x-none" w:eastAsia="x-none"/>
    </w:rPr>
  </w:style>
  <w:style w:type="character" w:customStyle="1" w:styleId="Heading2Char">
    <w:name w:val="Heading 2 Char"/>
    <w:basedOn w:val="DefaultParagraphFont"/>
    <w:link w:val="Heading2"/>
    <w:rsid w:val="003F30A5"/>
    <w:rPr>
      <w:rFonts w:ascii="Arial" w:eastAsia="Times New Roman" w:hAnsi="Arial"/>
      <w:b/>
      <w:bCs/>
      <w:sz w:val="26"/>
      <w:szCs w:val="26"/>
      <w:lang w:val="x-none" w:eastAsia="x-none"/>
    </w:rPr>
  </w:style>
  <w:style w:type="character" w:customStyle="1" w:styleId="Heading3Char">
    <w:name w:val="Heading 3 Char"/>
    <w:basedOn w:val="DefaultParagraphFont"/>
    <w:link w:val="Heading3"/>
    <w:rsid w:val="00B12F96"/>
    <w:rPr>
      <w:rFonts w:ascii="Arial" w:eastAsia="Times New Roman" w:hAnsi="Arial"/>
      <w:bCs/>
      <w:i/>
      <w:sz w:val="24"/>
      <w:szCs w:val="22"/>
      <w:lang w:val="x-none" w:eastAsia="x-none"/>
    </w:rPr>
  </w:style>
  <w:style w:type="character" w:customStyle="1" w:styleId="Heading4Char">
    <w:name w:val="Heading 4 Char"/>
    <w:basedOn w:val="DefaultParagraphFont"/>
    <w:link w:val="Heading4"/>
    <w:rsid w:val="003F30A5"/>
    <w:rPr>
      <w:rFonts w:ascii="Arial" w:eastAsia="Times New Roman" w:hAnsi="Arial"/>
      <w:bCs/>
      <w:i/>
      <w:iCs/>
      <w:sz w:val="24"/>
      <w:szCs w:val="22"/>
      <w:lang w:val="x-none"/>
    </w:rPr>
  </w:style>
  <w:style w:type="paragraph" w:customStyle="1" w:styleId="ManuscriptDS">
    <w:name w:val="Manuscript DS"/>
    <w:basedOn w:val="Normal"/>
    <w:link w:val="ManuscriptDSChar"/>
    <w:qFormat/>
    <w:rsid w:val="00837C47"/>
    <w:pPr>
      <w:shd w:val="clear" w:color="auto" w:fill="FFFFFF"/>
      <w:spacing w:after="120" w:line="480" w:lineRule="auto"/>
    </w:pPr>
    <w:rPr>
      <w:color w:val="000000"/>
    </w:rPr>
  </w:style>
  <w:style w:type="paragraph" w:styleId="DocumentMap">
    <w:name w:val="Document Map"/>
    <w:basedOn w:val="Normal"/>
    <w:link w:val="DocumentMapChar"/>
    <w:semiHidden/>
    <w:rsid w:val="00837C47"/>
    <w:pPr>
      <w:spacing w:after="0" w:line="240" w:lineRule="auto"/>
    </w:pPr>
    <w:rPr>
      <w:rFonts w:ascii="Tahoma" w:eastAsia="Calibri" w:hAnsi="Tahoma"/>
      <w:sz w:val="16"/>
      <w:szCs w:val="16"/>
      <w:lang w:val="x-none" w:eastAsia="x-none"/>
    </w:rPr>
  </w:style>
  <w:style w:type="character" w:customStyle="1" w:styleId="DocumentMapChar">
    <w:name w:val="Document Map Char"/>
    <w:link w:val="DocumentMap"/>
    <w:semiHidden/>
    <w:rsid w:val="00837C47"/>
    <w:rPr>
      <w:rFonts w:ascii="Tahoma" w:eastAsia="Calibri" w:hAnsi="Tahoma"/>
      <w:sz w:val="16"/>
      <w:szCs w:val="16"/>
      <w:lang w:val="x-none" w:eastAsia="x-none"/>
    </w:rPr>
  </w:style>
  <w:style w:type="paragraph" w:styleId="NormalWeb">
    <w:name w:val="Normal (Web)"/>
    <w:basedOn w:val="Normal"/>
    <w:uiPriority w:val="99"/>
    <w:semiHidden/>
    <w:rsid w:val="00837C47"/>
    <w:pPr>
      <w:spacing w:before="100" w:beforeAutospacing="1" w:after="100" w:afterAutospacing="1" w:line="240" w:lineRule="auto"/>
    </w:pPr>
    <w:rPr>
      <w:rFonts w:eastAsia="Calibri" w:cs="Arial"/>
      <w:sz w:val="20"/>
      <w:szCs w:val="20"/>
      <w:lang w:eastAsia="en-AU"/>
    </w:rPr>
  </w:style>
  <w:style w:type="paragraph" w:styleId="Caption">
    <w:name w:val="caption"/>
    <w:basedOn w:val="Normal"/>
    <w:next w:val="Normal"/>
    <w:qFormat/>
    <w:rsid w:val="00837C47"/>
    <w:pPr>
      <w:keepNext/>
      <w:outlineLvl w:val="0"/>
    </w:pPr>
    <w:rPr>
      <w:b/>
      <w:bCs/>
      <w:sz w:val="22"/>
    </w:rPr>
  </w:style>
  <w:style w:type="paragraph" w:styleId="BalloonText">
    <w:name w:val="Balloon Text"/>
    <w:basedOn w:val="Normal"/>
    <w:link w:val="BalloonTextChar"/>
    <w:semiHidden/>
    <w:rsid w:val="00837C47"/>
    <w:pPr>
      <w:spacing w:after="0" w:line="240" w:lineRule="auto"/>
    </w:pPr>
    <w:rPr>
      <w:rFonts w:ascii="Tahoma" w:eastAsia="Calibri" w:hAnsi="Tahoma"/>
      <w:sz w:val="16"/>
      <w:szCs w:val="16"/>
      <w:lang w:val="x-none" w:eastAsia="x-none"/>
    </w:rPr>
  </w:style>
  <w:style w:type="character" w:customStyle="1" w:styleId="BalloonTextChar">
    <w:name w:val="Balloon Text Char"/>
    <w:link w:val="BalloonText"/>
    <w:semiHidden/>
    <w:rsid w:val="00837C47"/>
    <w:rPr>
      <w:rFonts w:ascii="Tahoma" w:eastAsia="Calibri" w:hAnsi="Tahoma"/>
      <w:sz w:val="16"/>
      <w:szCs w:val="16"/>
      <w:lang w:val="x-none" w:eastAsia="x-none"/>
    </w:rPr>
  </w:style>
  <w:style w:type="character" w:styleId="Hyperlink">
    <w:name w:val="Hyperlink"/>
    <w:rsid w:val="00837C47"/>
    <w:rPr>
      <w:rFonts w:cs="Times New Roman"/>
      <w:color w:val="0000FF"/>
      <w:u w:val="single"/>
    </w:rPr>
  </w:style>
  <w:style w:type="paragraph" w:customStyle="1" w:styleId="Table">
    <w:name w:val="Table"/>
    <w:basedOn w:val="Normal"/>
    <w:next w:val="Normal"/>
    <w:qFormat/>
    <w:rsid w:val="00837C47"/>
    <w:pPr>
      <w:spacing w:after="0" w:line="240" w:lineRule="auto"/>
    </w:pPr>
    <w:rPr>
      <w:sz w:val="22"/>
    </w:rPr>
  </w:style>
  <w:style w:type="paragraph" w:styleId="Header">
    <w:name w:val="header"/>
    <w:basedOn w:val="Normal"/>
    <w:link w:val="HeaderChar"/>
    <w:semiHidden/>
    <w:rsid w:val="00837C47"/>
    <w:pPr>
      <w:tabs>
        <w:tab w:val="center" w:pos="4513"/>
        <w:tab w:val="right" w:pos="9026"/>
      </w:tabs>
      <w:spacing w:after="0" w:line="240" w:lineRule="auto"/>
    </w:pPr>
    <w:rPr>
      <w:rFonts w:ascii="Calibri" w:eastAsia="Calibri" w:hAnsi="Calibri"/>
      <w:sz w:val="20"/>
      <w:szCs w:val="20"/>
      <w:lang w:val="x-none" w:eastAsia="x-none"/>
    </w:rPr>
  </w:style>
  <w:style w:type="character" w:customStyle="1" w:styleId="HeaderChar">
    <w:name w:val="Header Char"/>
    <w:link w:val="Header"/>
    <w:semiHidden/>
    <w:rsid w:val="00837C47"/>
    <w:rPr>
      <w:rFonts w:eastAsia="Calibri"/>
      <w:lang w:val="x-none" w:eastAsia="x-none"/>
    </w:rPr>
  </w:style>
  <w:style w:type="paragraph" w:styleId="Footer">
    <w:name w:val="footer"/>
    <w:basedOn w:val="Normal"/>
    <w:link w:val="FooterChar"/>
    <w:semiHidden/>
    <w:rsid w:val="00837C47"/>
    <w:pPr>
      <w:tabs>
        <w:tab w:val="center" w:pos="4513"/>
        <w:tab w:val="right" w:pos="9026"/>
      </w:tabs>
      <w:jc w:val="right"/>
    </w:pPr>
    <w:rPr>
      <w:lang w:val="x-none" w:eastAsia="x-none"/>
    </w:rPr>
  </w:style>
  <w:style w:type="character" w:customStyle="1" w:styleId="FooterChar">
    <w:name w:val="Footer Char"/>
    <w:link w:val="Footer"/>
    <w:semiHidden/>
    <w:rsid w:val="00837C47"/>
    <w:rPr>
      <w:rFonts w:ascii="Arial" w:eastAsia="Times New Roman" w:hAnsi="Arial"/>
      <w:sz w:val="24"/>
      <w:szCs w:val="22"/>
      <w:lang w:val="x-none" w:eastAsia="x-none"/>
    </w:rPr>
  </w:style>
  <w:style w:type="paragraph" w:customStyle="1" w:styleId="ColorfulShading-Accent11">
    <w:name w:val="Colorful Shading - Accent 11"/>
    <w:hidden/>
    <w:semiHidden/>
    <w:rsid w:val="00837C47"/>
    <w:rPr>
      <w:rFonts w:eastAsia="Times New Roman"/>
      <w:sz w:val="22"/>
      <w:szCs w:val="22"/>
    </w:rPr>
  </w:style>
  <w:style w:type="paragraph" w:customStyle="1" w:styleId="title1">
    <w:name w:val="title1"/>
    <w:basedOn w:val="Normal"/>
    <w:rsid w:val="00837C47"/>
    <w:pPr>
      <w:spacing w:after="0" w:line="240" w:lineRule="auto"/>
    </w:pPr>
    <w:rPr>
      <w:rFonts w:ascii="Times New Roman" w:eastAsia="Calibri" w:hAnsi="Times New Roman"/>
      <w:sz w:val="29"/>
      <w:szCs w:val="29"/>
      <w:lang w:eastAsia="en-AU"/>
    </w:rPr>
  </w:style>
  <w:style w:type="paragraph" w:customStyle="1" w:styleId="ReferenceList">
    <w:name w:val="Reference List"/>
    <w:basedOn w:val="ManuscriptDS"/>
    <w:next w:val="ManuscriptDS"/>
    <w:rsid w:val="00837C47"/>
    <w:pPr>
      <w:spacing w:after="240" w:line="240" w:lineRule="auto"/>
      <w:ind w:left="720" w:hanging="720"/>
    </w:pPr>
  </w:style>
  <w:style w:type="character" w:styleId="CommentReference">
    <w:name w:val="annotation reference"/>
    <w:semiHidden/>
    <w:rsid w:val="00837C47"/>
    <w:rPr>
      <w:rFonts w:cs="Times New Roman"/>
      <w:sz w:val="16"/>
      <w:szCs w:val="16"/>
    </w:rPr>
  </w:style>
  <w:style w:type="paragraph" w:styleId="CommentText">
    <w:name w:val="annotation text"/>
    <w:basedOn w:val="Normal"/>
    <w:link w:val="CommentTextChar"/>
    <w:semiHidden/>
    <w:rsid w:val="00837C47"/>
    <w:rPr>
      <w:lang w:val="x-none"/>
    </w:rPr>
  </w:style>
  <w:style w:type="character" w:customStyle="1" w:styleId="CommentTextChar">
    <w:name w:val="Comment Text Char"/>
    <w:link w:val="CommentText"/>
    <w:semiHidden/>
    <w:rsid w:val="00837C47"/>
    <w:rPr>
      <w:rFonts w:ascii="Arial" w:eastAsia="Times New Roman" w:hAnsi="Arial"/>
      <w:sz w:val="24"/>
      <w:szCs w:val="22"/>
      <w:lang w:val="x-none"/>
    </w:rPr>
  </w:style>
  <w:style w:type="paragraph" w:styleId="CommentSubject">
    <w:name w:val="annotation subject"/>
    <w:basedOn w:val="CommentText"/>
    <w:next w:val="CommentText"/>
    <w:link w:val="CommentSubjectChar"/>
    <w:semiHidden/>
    <w:rsid w:val="00837C47"/>
    <w:rPr>
      <w:b/>
      <w:bCs/>
    </w:rPr>
  </w:style>
  <w:style w:type="character" w:customStyle="1" w:styleId="CommentSubjectChar">
    <w:name w:val="Comment Subject Char"/>
    <w:link w:val="CommentSubject"/>
    <w:semiHidden/>
    <w:rsid w:val="00837C47"/>
    <w:rPr>
      <w:rFonts w:ascii="Arial" w:eastAsia="Times New Roman" w:hAnsi="Arial"/>
      <w:b/>
      <w:bCs/>
      <w:sz w:val="24"/>
      <w:szCs w:val="22"/>
      <w:lang w:val="x-none"/>
    </w:rPr>
  </w:style>
  <w:style w:type="character" w:customStyle="1" w:styleId="MediumGrid11">
    <w:name w:val="Medium Grid 11"/>
    <w:semiHidden/>
    <w:rsid w:val="00837C47"/>
    <w:rPr>
      <w:color w:val="808080"/>
    </w:rPr>
  </w:style>
  <w:style w:type="paragraph" w:customStyle="1" w:styleId="Stata">
    <w:name w:val="Stata"/>
    <w:basedOn w:val="ManuscriptDS"/>
    <w:next w:val="ManuscriptDS"/>
    <w:qFormat/>
    <w:rsid w:val="00837C47"/>
    <w:pPr>
      <w:spacing w:after="0" w:line="240" w:lineRule="auto"/>
    </w:pPr>
    <w:rPr>
      <w:rFonts w:ascii="Courier New" w:hAnsi="Courier New" w:cs="Courier New"/>
      <w:sz w:val="18"/>
      <w:szCs w:val="16"/>
    </w:rPr>
  </w:style>
  <w:style w:type="character" w:styleId="Strong">
    <w:name w:val="Strong"/>
    <w:rsid w:val="00837C47"/>
    <w:rPr>
      <w:b/>
      <w:bCs/>
    </w:rPr>
  </w:style>
  <w:style w:type="paragraph" w:customStyle="1" w:styleId="Synopsis">
    <w:name w:val="Synopsis"/>
    <w:basedOn w:val="Normal"/>
    <w:rsid w:val="00837C47"/>
    <w:pPr>
      <w:spacing w:before="120" w:after="0" w:line="240" w:lineRule="auto"/>
      <w:jc w:val="both"/>
    </w:pPr>
    <w:rPr>
      <w:sz w:val="20"/>
      <w:szCs w:val="20"/>
      <w:lang w:val="en-US" w:eastAsia="de-DE"/>
    </w:rPr>
  </w:style>
  <w:style w:type="paragraph" w:customStyle="1" w:styleId="ColorfulShading-Accent12">
    <w:name w:val="Colorful Shading - Accent 12"/>
    <w:hidden/>
    <w:uiPriority w:val="99"/>
    <w:semiHidden/>
    <w:rsid w:val="00837C47"/>
    <w:rPr>
      <w:rFonts w:ascii="Arial" w:eastAsia="Times New Roman" w:hAnsi="Arial"/>
      <w:sz w:val="24"/>
      <w:szCs w:val="22"/>
    </w:rPr>
  </w:style>
  <w:style w:type="paragraph" w:customStyle="1" w:styleId="ManuscriptSS">
    <w:name w:val="Manuscript SS"/>
    <w:basedOn w:val="Normal"/>
    <w:next w:val="ManuscriptDS"/>
    <w:qFormat/>
    <w:rsid w:val="00837C47"/>
    <w:pPr>
      <w:shd w:val="clear" w:color="auto" w:fill="FFFFFF"/>
      <w:spacing w:after="120" w:line="240" w:lineRule="auto"/>
    </w:pPr>
    <w:rPr>
      <w:rFonts w:cs="Arial"/>
      <w:color w:val="000000"/>
      <w:szCs w:val="24"/>
    </w:rPr>
  </w:style>
  <w:style w:type="paragraph" w:customStyle="1" w:styleId="Text">
    <w:name w:val="Text"/>
    <w:basedOn w:val="Normal"/>
    <w:rsid w:val="00837C47"/>
    <w:pPr>
      <w:spacing w:before="120"/>
      <w:jc w:val="both"/>
    </w:pPr>
    <w:rPr>
      <w:rFonts w:ascii="Times New Roman" w:hAnsi="Times New Roman"/>
      <w:lang w:val="en-US" w:eastAsia="de-DE"/>
    </w:rPr>
  </w:style>
  <w:style w:type="character" w:customStyle="1" w:styleId="bolditalic">
    <w:name w:val="bolditalic"/>
    <w:rsid w:val="00837C47"/>
  </w:style>
  <w:style w:type="character" w:customStyle="1" w:styleId="bold">
    <w:name w:val="bold"/>
    <w:rsid w:val="00837C47"/>
  </w:style>
  <w:style w:type="table" w:styleId="TableGrid">
    <w:name w:val="Table Grid"/>
    <w:aliases w:val="Table body"/>
    <w:basedOn w:val="TableNormal"/>
    <w:uiPriority w:val="59"/>
    <w:rsid w:val="00837C47"/>
    <w:rPr>
      <w:rFonts w:ascii="Arial" w:eastAsia="Calibri" w:hAnsi="Arial"/>
      <w:sz w:val="22"/>
      <w:lang w:eastAsia="en-AU"/>
    </w:rPr>
    <w:tblPr/>
    <w:tblStylePr w:type="firstRow">
      <w:rPr>
        <w:rFonts w:ascii="Arial" w:hAnsi="Arial"/>
        <w:sz w:val="22"/>
      </w:rPr>
      <w:tblPr/>
      <w:tcPr>
        <w:tcBorders>
          <w:top w:val="single" w:sz="12" w:space="0" w:color="auto"/>
          <w:left w:val="nil"/>
          <w:bottom w:val="single" w:sz="4" w:space="0" w:color="auto"/>
          <w:right w:val="nil"/>
          <w:insideH w:val="nil"/>
          <w:insideV w:val="nil"/>
        </w:tcBorders>
      </w:tcPr>
    </w:tblStylePr>
    <w:tblStylePr w:type="lastRow">
      <w:tblPr/>
      <w:tcPr>
        <w:tcBorders>
          <w:bottom w:val="single" w:sz="4" w:space="0" w:color="auto"/>
        </w:tcBorders>
      </w:tcPr>
    </w:tblStylePr>
    <w:tblStylePr w:type="seCell">
      <w:tblPr/>
      <w:tcPr>
        <w:tcBorders>
          <w:bottom w:val="single" w:sz="4" w:space="0" w:color="auto"/>
        </w:tcBorders>
      </w:tcPr>
    </w:tblStylePr>
    <w:tblStylePr w:type="swCell">
      <w:tblPr/>
      <w:tcPr>
        <w:tcBorders>
          <w:bottom w:val="single" w:sz="4" w:space="0" w:color="auto"/>
        </w:tcBorders>
      </w:tcPr>
    </w:tblStylePr>
  </w:style>
  <w:style w:type="character" w:customStyle="1" w:styleId="ManuscriptDSChar">
    <w:name w:val="Manuscript DS Char"/>
    <w:basedOn w:val="DefaultParagraphFont"/>
    <w:link w:val="ManuscriptDS"/>
    <w:rsid w:val="000B6E8A"/>
    <w:rPr>
      <w:rFonts w:ascii="Arial" w:eastAsia="Times New Roman" w:hAnsi="Arial"/>
      <w:color w:val="000000"/>
      <w:sz w:val="24"/>
      <w:szCs w:val="22"/>
      <w:shd w:val="clear" w:color="auto" w:fill="FFFFFF"/>
    </w:rPr>
  </w:style>
  <w:style w:type="paragraph" w:customStyle="1" w:styleId="EndNoteBibliographyTitle">
    <w:name w:val="EndNote Bibliography Title"/>
    <w:basedOn w:val="Normal"/>
    <w:link w:val="EndNoteBibliographyTitleChar"/>
    <w:rsid w:val="000B6E8A"/>
    <w:pPr>
      <w:spacing w:after="0"/>
      <w:jc w:val="center"/>
    </w:pPr>
    <w:rPr>
      <w:rFonts w:cs="Arial"/>
      <w:noProof/>
      <w:lang w:val="en-US"/>
    </w:rPr>
  </w:style>
  <w:style w:type="character" w:customStyle="1" w:styleId="EndNoteBibliographyTitleChar">
    <w:name w:val="EndNote Bibliography Title Char"/>
    <w:basedOn w:val="ManuscriptDSChar"/>
    <w:link w:val="EndNoteBibliographyTitle"/>
    <w:rsid w:val="000B6E8A"/>
    <w:rPr>
      <w:rFonts w:ascii="Arial" w:eastAsia="Times New Roman" w:hAnsi="Arial" w:cs="Arial"/>
      <w:noProof/>
      <w:color w:val="000000"/>
      <w:sz w:val="24"/>
      <w:szCs w:val="22"/>
      <w:shd w:val="clear" w:color="auto" w:fill="FFFFFF"/>
      <w:lang w:val="en-US"/>
    </w:rPr>
  </w:style>
  <w:style w:type="paragraph" w:customStyle="1" w:styleId="EndNoteBibliography">
    <w:name w:val="EndNote Bibliography"/>
    <w:basedOn w:val="Normal"/>
    <w:link w:val="EndNoteBibliographyChar"/>
    <w:rsid w:val="000B6E8A"/>
    <w:pPr>
      <w:spacing w:line="240" w:lineRule="auto"/>
    </w:pPr>
    <w:rPr>
      <w:rFonts w:cs="Arial"/>
      <w:noProof/>
      <w:lang w:val="en-US"/>
    </w:rPr>
  </w:style>
  <w:style w:type="character" w:customStyle="1" w:styleId="EndNoteBibliographyChar">
    <w:name w:val="EndNote Bibliography Char"/>
    <w:basedOn w:val="ManuscriptDSChar"/>
    <w:link w:val="EndNoteBibliography"/>
    <w:rsid w:val="000B6E8A"/>
    <w:rPr>
      <w:rFonts w:ascii="Arial" w:eastAsia="Times New Roman" w:hAnsi="Arial" w:cs="Arial"/>
      <w:noProof/>
      <w:color w:val="000000"/>
      <w:sz w:val="24"/>
      <w:szCs w:val="22"/>
      <w:shd w:val="clear" w:color="auto" w:fill="FFFFFF"/>
      <w:lang w:val="en-US"/>
    </w:rPr>
  </w:style>
  <w:style w:type="paragraph" w:styleId="Revision">
    <w:name w:val="Revision"/>
    <w:hidden/>
    <w:uiPriority w:val="99"/>
    <w:semiHidden/>
    <w:rsid w:val="008E73E8"/>
    <w:rPr>
      <w:rFonts w:ascii="Arial" w:eastAsia="Times New Roman" w:hAnsi="Arial"/>
      <w:sz w:val="24"/>
      <w:szCs w:val="22"/>
    </w:rPr>
  </w:style>
  <w:style w:type="character" w:styleId="FollowedHyperlink">
    <w:name w:val="FollowedHyperlink"/>
    <w:basedOn w:val="DefaultParagraphFont"/>
    <w:uiPriority w:val="99"/>
    <w:semiHidden/>
    <w:unhideWhenUsed/>
    <w:rsid w:val="004D1301"/>
    <w:rPr>
      <w:color w:val="954F72" w:themeColor="followedHyperlink"/>
      <w:u w:val="single"/>
    </w:rPr>
  </w:style>
  <w:style w:type="character" w:customStyle="1" w:styleId="apple-converted-space">
    <w:name w:val="apple-converted-space"/>
    <w:basedOn w:val="DefaultParagraphFont"/>
    <w:rsid w:val="00597CE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HAnsi" w:hAnsi="Calibri" w:cs="Times New Roman"/>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7C47"/>
    <w:pPr>
      <w:spacing w:after="200" w:line="276" w:lineRule="auto"/>
    </w:pPr>
    <w:rPr>
      <w:rFonts w:ascii="Arial" w:eastAsia="Times New Roman" w:hAnsi="Arial"/>
      <w:sz w:val="24"/>
      <w:szCs w:val="22"/>
    </w:rPr>
  </w:style>
  <w:style w:type="paragraph" w:styleId="Heading1">
    <w:name w:val="heading 1"/>
    <w:basedOn w:val="Normal"/>
    <w:next w:val="Normal"/>
    <w:link w:val="Heading1Char"/>
    <w:qFormat/>
    <w:rsid w:val="00837C47"/>
    <w:pPr>
      <w:keepNext/>
      <w:keepLines/>
      <w:spacing w:before="480" w:after="0"/>
      <w:outlineLvl w:val="0"/>
    </w:pPr>
    <w:rPr>
      <w:rFonts w:eastAsia="Calibri"/>
      <w:b/>
      <w:bCs/>
      <w:caps/>
      <w:sz w:val="28"/>
      <w:szCs w:val="28"/>
      <w:lang w:val="x-none" w:eastAsia="x-none"/>
    </w:rPr>
  </w:style>
  <w:style w:type="paragraph" w:styleId="Heading2">
    <w:name w:val="heading 2"/>
    <w:basedOn w:val="Normal"/>
    <w:next w:val="ManuscriptDS"/>
    <w:link w:val="Heading2Char"/>
    <w:qFormat/>
    <w:rsid w:val="00837C47"/>
    <w:pPr>
      <w:keepNext/>
      <w:keepLines/>
      <w:spacing w:before="200"/>
      <w:outlineLvl w:val="1"/>
    </w:pPr>
    <w:rPr>
      <w:b/>
      <w:bCs/>
      <w:sz w:val="26"/>
      <w:szCs w:val="26"/>
      <w:lang w:val="x-none" w:eastAsia="x-none"/>
    </w:rPr>
  </w:style>
  <w:style w:type="paragraph" w:styleId="Heading3">
    <w:name w:val="heading 3"/>
    <w:basedOn w:val="Normal"/>
    <w:next w:val="ManuscriptDS"/>
    <w:link w:val="Heading3Char"/>
    <w:qFormat/>
    <w:rsid w:val="00B12F96"/>
    <w:pPr>
      <w:keepNext/>
      <w:keepLines/>
      <w:spacing w:before="200"/>
      <w:outlineLvl w:val="2"/>
    </w:pPr>
    <w:rPr>
      <w:bCs/>
      <w:i/>
      <w:lang w:val="x-none" w:eastAsia="x-none"/>
    </w:rPr>
  </w:style>
  <w:style w:type="paragraph" w:styleId="Heading4">
    <w:name w:val="heading 4"/>
    <w:basedOn w:val="Normal"/>
    <w:next w:val="Normal"/>
    <w:link w:val="Heading4Char"/>
    <w:qFormat/>
    <w:rsid w:val="00837C47"/>
    <w:pPr>
      <w:keepNext/>
      <w:keepLines/>
      <w:spacing w:before="200"/>
      <w:outlineLvl w:val="3"/>
    </w:pPr>
    <w:rPr>
      <w:bCs/>
      <w:i/>
      <w:iCs/>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F30A5"/>
    <w:rPr>
      <w:rFonts w:ascii="Arial" w:eastAsia="Calibri" w:hAnsi="Arial"/>
      <w:b/>
      <w:bCs/>
      <w:caps/>
      <w:sz w:val="28"/>
      <w:szCs w:val="28"/>
      <w:lang w:val="x-none" w:eastAsia="x-none"/>
    </w:rPr>
  </w:style>
  <w:style w:type="character" w:customStyle="1" w:styleId="Heading2Char">
    <w:name w:val="Heading 2 Char"/>
    <w:basedOn w:val="DefaultParagraphFont"/>
    <w:link w:val="Heading2"/>
    <w:rsid w:val="003F30A5"/>
    <w:rPr>
      <w:rFonts w:ascii="Arial" w:eastAsia="Times New Roman" w:hAnsi="Arial"/>
      <w:b/>
      <w:bCs/>
      <w:sz w:val="26"/>
      <w:szCs w:val="26"/>
      <w:lang w:val="x-none" w:eastAsia="x-none"/>
    </w:rPr>
  </w:style>
  <w:style w:type="character" w:customStyle="1" w:styleId="Heading3Char">
    <w:name w:val="Heading 3 Char"/>
    <w:basedOn w:val="DefaultParagraphFont"/>
    <w:link w:val="Heading3"/>
    <w:rsid w:val="00B12F96"/>
    <w:rPr>
      <w:rFonts w:ascii="Arial" w:eastAsia="Times New Roman" w:hAnsi="Arial"/>
      <w:bCs/>
      <w:i/>
      <w:sz w:val="24"/>
      <w:szCs w:val="22"/>
      <w:lang w:val="x-none" w:eastAsia="x-none"/>
    </w:rPr>
  </w:style>
  <w:style w:type="character" w:customStyle="1" w:styleId="Heading4Char">
    <w:name w:val="Heading 4 Char"/>
    <w:basedOn w:val="DefaultParagraphFont"/>
    <w:link w:val="Heading4"/>
    <w:rsid w:val="003F30A5"/>
    <w:rPr>
      <w:rFonts w:ascii="Arial" w:eastAsia="Times New Roman" w:hAnsi="Arial"/>
      <w:bCs/>
      <w:i/>
      <w:iCs/>
      <w:sz w:val="24"/>
      <w:szCs w:val="22"/>
      <w:lang w:val="x-none"/>
    </w:rPr>
  </w:style>
  <w:style w:type="paragraph" w:customStyle="1" w:styleId="ManuscriptDS">
    <w:name w:val="Manuscript DS"/>
    <w:basedOn w:val="Normal"/>
    <w:link w:val="ManuscriptDSChar"/>
    <w:qFormat/>
    <w:rsid w:val="00837C47"/>
    <w:pPr>
      <w:shd w:val="clear" w:color="auto" w:fill="FFFFFF"/>
      <w:spacing w:after="120" w:line="480" w:lineRule="auto"/>
    </w:pPr>
    <w:rPr>
      <w:color w:val="000000"/>
    </w:rPr>
  </w:style>
  <w:style w:type="paragraph" w:styleId="DocumentMap">
    <w:name w:val="Document Map"/>
    <w:basedOn w:val="Normal"/>
    <w:link w:val="DocumentMapChar"/>
    <w:semiHidden/>
    <w:rsid w:val="00837C47"/>
    <w:pPr>
      <w:spacing w:after="0" w:line="240" w:lineRule="auto"/>
    </w:pPr>
    <w:rPr>
      <w:rFonts w:ascii="Tahoma" w:eastAsia="Calibri" w:hAnsi="Tahoma"/>
      <w:sz w:val="16"/>
      <w:szCs w:val="16"/>
      <w:lang w:val="x-none" w:eastAsia="x-none"/>
    </w:rPr>
  </w:style>
  <w:style w:type="character" w:customStyle="1" w:styleId="DocumentMapChar">
    <w:name w:val="Document Map Char"/>
    <w:link w:val="DocumentMap"/>
    <w:semiHidden/>
    <w:rsid w:val="00837C47"/>
    <w:rPr>
      <w:rFonts w:ascii="Tahoma" w:eastAsia="Calibri" w:hAnsi="Tahoma"/>
      <w:sz w:val="16"/>
      <w:szCs w:val="16"/>
      <w:lang w:val="x-none" w:eastAsia="x-none"/>
    </w:rPr>
  </w:style>
  <w:style w:type="paragraph" w:styleId="NormalWeb">
    <w:name w:val="Normal (Web)"/>
    <w:basedOn w:val="Normal"/>
    <w:uiPriority w:val="99"/>
    <w:semiHidden/>
    <w:rsid w:val="00837C47"/>
    <w:pPr>
      <w:spacing w:before="100" w:beforeAutospacing="1" w:after="100" w:afterAutospacing="1" w:line="240" w:lineRule="auto"/>
    </w:pPr>
    <w:rPr>
      <w:rFonts w:eastAsia="Calibri" w:cs="Arial"/>
      <w:sz w:val="20"/>
      <w:szCs w:val="20"/>
      <w:lang w:eastAsia="en-AU"/>
    </w:rPr>
  </w:style>
  <w:style w:type="paragraph" w:styleId="Caption">
    <w:name w:val="caption"/>
    <w:basedOn w:val="Normal"/>
    <w:next w:val="Normal"/>
    <w:qFormat/>
    <w:rsid w:val="00837C47"/>
    <w:pPr>
      <w:keepNext/>
      <w:outlineLvl w:val="0"/>
    </w:pPr>
    <w:rPr>
      <w:b/>
      <w:bCs/>
      <w:sz w:val="22"/>
    </w:rPr>
  </w:style>
  <w:style w:type="paragraph" w:styleId="BalloonText">
    <w:name w:val="Balloon Text"/>
    <w:basedOn w:val="Normal"/>
    <w:link w:val="BalloonTextChar"/>
    <w:semiHidden/>
    <w:rsid w:val="00837C47"/>
    <w:pPr>
      <w:spacing w:after="0" w:line="240" w:lineRule="auto"/>
    </w:pPr>
    <w:rPr>
      <w:rFonts w:ascii="Tahoma" w:eastAsia="Calibri" w:hAnsi="Tahoma"/>
      <w:sz w:val="16"/>
      <w:szCs w:val="16"/>
      <w:lang w:val="x-none" w:eastAsia="x-none"/>
    </w:rPr>
  </w:style>
  <w:style w:type="character" w:customStyle="1" w:styleId="BalloonTextChar">
    <w:name w:val="Balloon Text Char"/>
    <w:link w:val="BalloonText"/>
    <w:semiHidden/>
    <w:rsid w:val="00837C47"/>
    <w:rPr>
      <w:rFonts w:ascii="Tahoma" w:eastAsia="Calibri" w:hAnsi="Tahoma"/>
      <w:sz w:val="16"/>
      <w:szCs w:val="16"/>
      <w:lang w:val="x-none" w:eastAsia="x-none"/>
    </w:rPr>
  </w:style>
  <w:style w:type="character" w:styleId="Hyperlink">
    <w:name w:val="Hyperlink"/>
    <w:rsid w:val="00837C47"/>
    <w:rPr>
      <w:rFonts w:cs="Times New Roman"/>
      <w:color w:val="0000FF"/>
      <w:u w:val="single"/>
    </w:rPr>
  </w:style>
  <w:style w:type="paragraph" w:customStyle="1" w:styleId="Table">
    <w:name w:val="Table"/>
    <w:basedOn w:val="Normal"/>
    <w:next w:val="Normal"/>
    <w:qFormat/>
    <w:rsid w:val="00837C47"/>
    <w:pPr>
      <w:spacing w:after="0" w:line="240" w:lineRule="auto"/>
    </w:pPr>
    <w:rPr>
      <w:sz w:val="22"/>
    </w:rPr>
  </w:style>
  <w:style w:type="paragraph" w:styleId="Header">
    <w:name w:val="header"/>
    <w:basedOn w:val="Normal"/>
    <w:link w:val="HeaderChar"/>
    <w:semiHidden/>
    <w:rsid w:val="00837C47"/>
    <w:pPr>
      <w:tabs>
        <w:tab w:val="center" w:pos="4513"/>
        <w:tab w:val="right" w:pos="9026"/>
      </w:tabs>
      <w:spacing w:after="0" w:line="240" w:lineRule="auto"/>
    </w:pPr>
    <w:rPr>
      <w:rFonts w:ascii="Calibri" w:eastAsia="Calibri" w:hAnsi="Calibri"/>
      <w:sz w:val="20"/>
      <w:szCs w:val="20"/>
      <w:lang w:val="x-none" w:eastAsia="x-none"/>
    </w:rPr>
  </w:style>
  <w:style w:type="character" w:customStyle="1" w:styleId="HeaderChar">
    <w:name w:val="Header Char"/>
    <w:link w:val="Header"/>
    <w:semiHidden/>
    <w:rsid w:val="00837C47"/>
    <w:rPr>
      <w:rFonts w:eastAsia="Calibri"/>
      <w:lang w:val="x-none" w:eastAsia="x-none"/>
    </w:rPr>
  </w:style>
  <w:style w:type="paragraph" w:styleId="Footer">
    <w:name w:val="footer"/>
    <w:basedOn w:val="Normal"/>
    <w:link w:val="FooterChar"/>
    <w:semiHidden/>
    <w:rsid w:val="00837C47"/>
    <w:pPr>
      <w:tabs>
        <w:tab w:val="center" w:pos="4513"/>
        <w:tab w:val="right" w:pos="9026"/>
      </w:tabs>
      <w:jc w:val="right"/>
    </w:pPr>
    <w:rPr>
      <w:lang w:val="x-none" w:eastAsia="x-none"/>
    </w:rPr>
  </w:style>
  <w:style w:type="character" w:customStyle="1" w:styleId="FooterChar">
    <w:name w:val="Footer Char"/>
    <w:link w:val="Footer"/>
    <w:semiHidden/>
    <w:rsid w:val="00837C47"/>
    <w:rPr>
      <w:rFonts w:ascii="Arial" w:eastAsia="Times New Roman" w:hAnsi="Arial"/>
      <w:sz w:val="24"/>
      <w:szCs w:val="22"/>
      <w:lang w:val="x-none" w:eastAsia="x-none"/>
    </w:rPr>
  </w:style>
  <w:style w:type="paragraph" w:customStyle="1" w:styleId="ColorfulShading-Accent11">
    <w:name w:val="Colorful Shading - Accent 11"/>
    <w:hidden/>
    <w:semiHidden/>
    <w:rsid w:val="00837C47"/>
    <w:rPr>
      <w:rFonts w:eastAsia="Times New Roman"/>
      <w:sz w:val="22"/>
      <w:szCs w:val="22"/>
    </w:rPr>
  </w:style>
  <w:style w:type="paragraph" w:customStyle="1" w:styleId="title1">
    <w:name w:val="title1"/>
    <w:basedOn w:val="Normal"/>
    <w:rsid w:val="00837C47"/>
    <w:pPr>
      <w:spacing w:after="0" w:line="240" w:lineRule="auto"/>
    </w:pPr>
    <w:rPr>
      <w:rFonts w:ascii="Times New Roman" w:eastAsia="Calibri" w:hAnsi="Times New Roman"/>
      <w:sz w:val="29"/>
      <w:szCs w:val="29"/>
      <w:lang w:eastAsia="en-AU"/>
    </w:rPr>
  </w:style>
  <w:style w:type="paragraph" w:customStyle="1" w:styleId="ReferenceList">
    <w:name w:val="Reference List"/>
    <w:basedOn w:val="ManuscriptDS"/>
    <w:next w:val="ManuscriptDS"/>
    <w:rsid w:val="00837C47"/>
    <w:pPr>
      <w:spacing w:after="240" w:line="240" w:lineRule="auto"/>
      <w:ind w:left="720" w:hanging="720"/>
    </w:pPr>
  </w:style>
  <w:style w:type="character" w:styleId="CommentReference">
    <w:name w:val="annotation reference"/>
    <w:semiHidden/>
    <w:rsid w:val="00837C47"/>
    <w:rPr>
      <w:rFonts w:cs="Times New Roman"/>
      <w:sz w:val="16"/>
      <w:szCs w:val="16"/>
    </w:rPr>
  </w:style>
  <w:style w:type="paragraph" w:styleId="CommentText">
    <w:name w:val="annotation text"/>
    <w:basedOn w:val="Normal"/>
    <w:link w:val="CommentTextChar"/>
    <w:semiHidden/>
    <w:rsid w:val="00837C47"/>
    <w:rPr>
      <w:lang w:val="x-none"/>
    </w:rPr>
  </w:style>
  <w:style w:type="character" w:customStyle="1" w:styleId="CommentTextChar">
    <w:name w:val="Comment Text Char"/>
    <w:link w:val="CommentText"/>
    <w:semiHidden/>
    <w:rsid w:val="00837C47"/>
    <w:rPr>
      <w:rFonts w:ascii="Arial" w:eastAsia="Times New Roman" w:hAnsi="Arial"/>
      <w:sz w:val="24"/>
      <w:szCs w:val="22"/>
      <w:lang w:val="x-none"/>
    </w:rPr>
  </w:style>
  <w:style w:type="paragraph" w:styleId="CommentSubject">
    <w:name w:val="annotation subject"/>
    <w:basedOn w:val="CommentText"/>
    <w:next w:val="CommentText"/>
    <w:link w:val="CommentSubjectChar"/>
    <w:semiHidden/>
    <w:rsid w:val="00837C47"/>
    <w:rPr>
      <w:b/>
      <w:bCs/>
    </w:rPr>
  </w:style>
  <w:style w:type="character" w:customStyle="1" w:styleId="CommentSubjectChar">
    <w:name w:val="Comment Subject Char"/>
    <w:link w:val="CommentSubject"/>
    <w:semiHidden/>
    <w:rsid w:val="00837C47"/>
    <w:rPr>
      <w:rFonts w:ascii="Arial" w:eastAsia="Times New Roman" w:hAnsi="Arial"/>
      <w:b/>
      <w:bCs/>
      <w:sz w:val="24"/>
      <w:szCs w:val="22"/>
      <w:lang w:val="x-none"/>
    </w:rPr>
  </w:style>
  <w:style w:type="character" w:customStyle="1" w:styleId="MediumGrid11">
    <w:name w:val="Medium Grid 11"/>
    <w:semiHidden/>
    <w:rsid w:val="00837C47"/>
    <w:rPr>
      <w:color w:val="808080"/>
    </w:rPr>
  </w:style>
  <w:style w:type="paragraph" w:customStyle="1" w:styleId="Stata">
    <w:name w:val="Stata"/>
    <w:basedOn w:val="ManuscriptDS"/>
    <w:next w:val="ManuscriptDS"/>
    <w:qFormat/>
    <w:rsid w:val="00837C47"/>
    <w:pPr>
      <w:spacing w:after="0" w:line="240" w:lineRule="auto"/>
    </w:pPr>
    <w:rPr>
      <w:rFonts w:ascii="Courier New" w:hAnsi="Courier New" w:cs="Courier New"/>
      <w:sz w:val="18"/>
      <w:szCs w:val="16"/>
    </w:rPr>
  </w:style>
  <w:style w:type="character" w:styleId="Strong">
    <w:name w:val="Strong"/>
    <w:rsid w:val="00837C47"/>
    <w:rPr>
      <w:b/>
      <w:bCs/>
    </w:rPr>
  </w:style>
  <w:style w:type="paragraph" w:customStyle="1" w:styleId="Synopsis">
    <w:name w:val="Synopsis"/>
    <w:basedOn w:val="Normal"/>
    <w:rsid w:val="00837C47"/>
    <w:pPr>
      <w:spacing w:before="120" w:after="0" w:line="240" w:lineRule="auto"/>
      <w:jc w:val="both"/>
    </w:pPr>
    <w:rPr>
      <w:sz w:val="20"/>
      <w:szCs w:val="20"/>
      <w:lang w:val="en-US" w:eastAsia="de-DE"/>
    </w:rPr>
  </w:style>
  <w:style w:type="paragraph" w:customStyle="1" w:styleId="ColorfulShading-Accent12">
    <w:name w:val="Colorful Shading - Accent 12"/>
    <w:hidden/>
    <w:uiPriority w:val="99"/>
    <w:semiHidden/>
    <w:rsid w:val="00837C47"/>
    <w:rPr>
      <w:rFonts w:ascii="Arial" w:eastAsia="Times New Roman" w:hAnsi="Arial"/>
      <w:sz w:val="24"/>
      <w:szCs w:val="22"/>
    </w:rPr>
  </w:style>
  <w:style w:type="paragraph" w:customStyle="1" w:styleId="ManuscriptSS">
    <w:name w:val="Manuscript SS"/>
    <w:basedOn w:val="Normal"/>
    <w:next w:val="ManuscriptDS"/>
    <w:qFormat/>
    <w:rsid w:val="00837C47"/>
    <w:pPr>
      <w:shd w:val="clear" w:color="auto" w:fill="FFFFFF"/>
      <w:spacing w:after="120" w:line="240" w:lineRule="auto"/>
    </w:pPr>
    <w:rPr>
      <w:rFonts w:cs="Arial"/>
      <w:color w:val="000000"/>
      <w:szCs w:val="24"/>
    </w:rPr>
  </w:style>
  <w:style w:type="paragraph" w:customStyle="1" w:styleId="Text">
    <w:name w:val="Text"/>
    <w:basedOn w:val="Normal"/>
    <w:rsid w:val="00837C47"/>
    <w:pPr>
      <w:spacing w:before="120"/>
      <w:jc w:val="both"/>
    </w:pPr>
    <w:rPr>
      <w:rFonts w:ascii="Times New Roman" w:hAnsi="Times New Roman"/>
      <w:lang w:val="en-US" w:eastAsia="de-DE"/>
    </w:rPr>
  </w:style>
  <w:style w:type="character" w:customStyle="1" w:styleId="bolditalic">
    <w:name w:val="bolditalic"/>
    <w:rsid w:val="00837C47"/>
  </w:style>
  <w:style w:type="character" w:customStyle="1" w:styleId="bold">
    <w:name w:val="bold"/>
    <w:rsid w:val="00837C47"/>
  </w:style>
  <w:style w:type="table" w:styleId="TableGrid">
    <w:name w:val="Table Grid"/>
    <w:aliases w:val="Table body"/>
    <w:basedOn w:val="TableNormal"/>
    <w:uiPriority w:val="59"/>
    <w:rsid w:val="00837C47"/>
    <w:rPr>
      <w:rFonts w:ascii="Arial" w:eastAsia="Calibri" w:hAnsi="Arial"/>
      <w:sz w:val="22"/>
      <w:lang w:eastAsia="en-AU"/>
    </w:rPr>
    <w:tblPr/>
    <w:tblStylePr w:type="firstRow">
      <w:rPr>
        <w:rFonts w:ascii="Arial" w:hAnsi="Arial"/>
        <w:sz w:val="22"/>
      </w:rPr>
      <w:tblPr/>
      <w:tcPr>
        <w:tcBorders>
          <w:top w:val="single" w:sz="12" w:space="0" w:color="auto"/>
          <w:left w:val="nil"/>
          <w:bottom w:val="single" w:sz="4" w:space="0" w:color="auto"/>
          <w:right w:val="nil"/>
          <w:insideH w:val="nil"/>
          <w:insideV w:val="nil"/>
        </w:tcBorders>
      </w:tcPr>
    </w:tblStylePr>
    <w:tblStylePr w:type="lastRow">
      <w:tblPr/>
      <w:tcPr>
        <w:tcBorders>
          <w:bottom w:val="single" w:sz="4" w:space="0" w:color="auto"/>
        </w:tcBorders>
      </w:tcPr>
    </w:tblStylePr>
    <w:tblStylePr w:type="seCell">
      <w:tblPr/>
      <w:tcPr>
        <w:tcBorders>
          <w:bottom w:val="single" w:sz="4" w:space="0" w:color="auto"/>
        </w:tcBorders>
      </w:tcPr>
    </w:tblStylePr>
    <w:tblStylePr w:type="swCell">
      <w:tblPr/>
      <w:tcPr>
        <w:tcBorders>
          <w:bottom w:val="single" w:sz="4" w:space="0" w:color="auto"/>
        </w:tcBorders>
      </w:tcPr>
    </w:tblStylePr>
  </w:style>
  <w:style w:type="character" w:customStyle="1" w:styleId="ManuscriptDSChar">
    <w:name w:val="Manuscript DS Char"/>
    <w:basedOn w:val="DefaultParagraphFont"/>
    <w:link w:val="ManuscriptDS"/>
    <w:rsid w:val="000B6E8A"/>
    <w:rPr>
      <w:rFonts w:ascii="Arial" w:eastAsia="Times New Roman" w:hAnsi="Arial"/>
      <w:color w:val="000000"/>
      <w:sz w:val="24"/>
      <w:szCs w:val="22"/>
      <w:shd w:val="clear" w:color="auto" w:fill="FFFFFF"/>
    </w:rPr>
  </w:style>
  <w:style w:type="paragraph" w:customStyle="1" w:styleId="EndNoteBibliographyTitle">
    <w:name w:val="EndNote Bibliography Title"/>
    <w:basedOn w:val="Normal"/>
    <w:link w:val="EndNoteBibliographyTitleChar"/>
    <w:rsid w:val="000B6E8A"/>
    <w:pPr>
      <w:spacing w:after="0"/>
      <w:jc w:val="center"/>
    </w:pPr>
    <w:rPr>
      <w:rFonts w:cs="Arial"/>
      <w:noProof/>
      <w:lang w:val="en-US"/>
    </w:rPr>
  </w:style>
  <w:style w:type="character" w:customStyle="1" w:styleId="EndNoteBibliographyTitleChar">
    <w:name w:val="EndNote Bibliography Title Char"/>
    <w:basedOn w:val="ManuscriptDSChar"/>
    <w:link w:val="EndNoteBibliographyTitle"/>
    <w:rsid w:val="000B6E8A"/>
    <w:rPr>
      <w:rFonts w:ascii="Arial" w:eastAsia="Times New Roman" w:hAnsi="Arial" w:cs="Arial"/>
      <w:noProof/>
      <w:color w:val="000000"/>
      <w:sz w:val="24"/>
      <w:szCs w:val="22"/>
      <w:shd w:val="clear" w:color="auto" w:fill="FFFFFF"/>
      <w:lang w:val="en-US"/>
    </w:rPr>
  </w:style>
  <w:style w:type="paragraph" w:customStyle="1" w:styleId="EndNoteBibliography">
    <w:name w:val="EndNote Bibliography"/>
    <w:basedOn w:val="Normal"/>
    <w:link w:val="EndNoteBibliographyChar"/>
    <w:rsid w:val="000B6E8A"/>
    <w:pPr>
      <w:spacing w:line="240" w:lineRule="auto"/>
    </w:pPr>
    <w:rPr>
      <w:rFonts w:cs="Arial"/>
      <w:noProof/>
      <w:lang w:val="en-US"/>
    </w:rPr>
  </w:style>
  <w:style w:type="character" w:customStyle="1" w:styleId="EndNoteBibliographyChar">
    <w:name w:val="EndNote Bibliography Char"/>
    <w:basedOn w:val="ManuscriptDSChar"/>
    <w:link w:val="EndNoteBibliography"/>
    <w:rsid w:val="000B6E8A"/>
    <w:rPr>
      <w:rFonts w:ascii="Arial" w:eastAsia="Times New Roman" w:hAnsi="Arial" w:cs="Arial"/>
      <w:noProof/>
      <w:color w:val="000000"/>
      <w:sz w:val="24"/>
      <w:szCs w:val="22"/>
      <w:shd w:val="clear" w:color="auto" w:fill="FFFFFF"/>
      <w:lang w:val="en-US"/>
    </w:rPr>
  </w:style>
  <w:style w:type="paragraph" w:styleId="Revision">
    <w:name w:val="Revision"/>
    <w:hidden/>
    <w:uiPriority w:val="99"/>
    <w:semiHidden/>
    <w:rsid w:val="008E73E8"/>
    <w:rPr>
      <w:rFonts w:ascii="Arial" w:eastAsia="Times New Roman" w:hAnsi="Arial"/>
      <w:sz w:val="24"/>
      <w:szCs w:val="22"/>
    </w:rPr>
  </w:style>
  <w:style w:type="character" w:styleId="FollowedHyperlink">
    <w:name w:val="FollowedHyperlink"/>
    <w:basedOn w:val="DefaultParagraphFont"/>
    <w:uiPriority w:val="99"/>
    <w:semiHidden/>
    <w:unhideWhenUsed/>
    <w:rsid w:val="004D1301"/>
    <w:rPr>
      <w:color w:val="954F72" w:themeColor="followedHyperlink"/>
      <w:u w:val="single"/>
    </w:rPr>
  </w:style>
  <w:style w:type="character" w:customStyle="1" w:styleId="apple-converted-space">
    <w:name w:val="apple-converted-space"/>
    <w:basedOn w:val="DefaultParagraphFont"/>
    <w:rsid w:val="00597C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930222">
      <w:bodyDiv w:val="1"/>
      <w:marLeft w:val="0"/>
      <w:marRight w:val="0"/>
      <w:marTop w:val="0"/>
      <w:marBottom w:val="0"/>
      <w:divBdr>
        <w:top w:val="none" w:sz="0" w:space="0" w:color="auto"/>
        <w:left w:val="none" w:sz="0" w:space="0" w:color="auto"/>
        <w:bottom w:val="none" w:sz="0" w:space="0" w:color="auto"/>
        <w:right w:val="none" w:sz="0" w:space="0" w:color="auto"/>
      </w:divBdr>
    </w:div>
    <w:div w:id="595672172">
      <w:bodyDiv w:val="1"/>
      <w:marLeft w:val="0"/>
      <w:marRight w:val="0"/>
      <w:marTop w:val="0"/>
      <w:marBottom w:val="0"/>
      <w:divBdr>
        <w:top w:val="none" w:sz="0" w:space="0" w:color="auto"/>
        <w:left w:val="none" w:sz="0" w:space="0" w:color="auto"/>
        <w:bottom w:val="none" w:sz="0" w:space="0" w:color="auto"/>
        <w:right w:val="none" w:sz="0" w:space="0" w:color="auto"/>
      </w:divBdr>
    </w:div>
    <w:div w:id="865218563">
      <w:bodyDiv w:val="1"/>
      <w:marLeft w:val="0"/>
      <w:marRight w:val="0"/>
      <w:marTop w:val="0"/>
      <w:marBottom w:val="0"/>
      <w:divBdr>
        <w:top w:val="none" w:sz="0" w:space="0" w:color="auto"/>
        <w:left w:val="none" w:sz="0" w:space="0" w:color="auto"/>
        <w:bottom w:val="none" w:sz="0" w:space="0" w:color="auto"/>
        <w:right w:val="none" w:sz="0" w:space="0" w:color="auto"/>
      </w:divBdr>
    </w:div>
    <w:div w:id="1209955170">
      <w:bodyDiv w:val="1"/>
      <w:marLeft w:val="0"/>
      <w:marRight w:val="0"/>
      <w:marTop w:val="0"/>
      <w:marBottom w:val="0"/>
      <w:divBdr>
        <w:top w:val="none" w:sz="0" w:space="0" w:color="auto"/>
        <w:left w:val="none" w:sz="0" w:space="0" w:color="auto"/>
        <w:bottom w:val="none" w:sz="0" w:space="0" w:color="auto"/>
        <w:right w:val="none" w:sz="0" w:space="0" w:color="auto"/>
      </w:divBdr>
    </w:div>
    <w:div w:id="1432161476">
      <w:bodyDiv w:val="1"/>
      <w:marLeft w:val="0"/>
      <w:marRight w:val="0"/>
      <w:marTop w:val="0"/>
      <w:marBottom w:val="0"/>
      <w:divBdr>
        <w:top w:val="none" w:sz="0" w:space="0" w:color="auto"/>
        <w:left w:val="none" w:sz="0" w:space="0" w:color="auto"/>
        <w:bottom w:val="none" w:sz="0" w:space="0" w:color="auto"/>
        <w:right w:val="none" w:sz="0" w:space="0" w:color="auto"/>
      </w:divBdr>
    </w:div>
    <w:div w:id="1454515733">
      <w:bodyDiv w:val="1"/>
      <w:marLeft w:val="0"/>
      <w:marRight w:val="0"/>
      <w:marTop w:val="0"/>
      <w:marBottom w:val="0"/>
      <w:divBdr>
        <w:top w:val="none" w:sz="0" w:space="0" w:color="auto"/>
        <w:left w:val="none" w:sz="0" w:space="0" w:color="auto"/>
        <w:bottom w:val="none" w:sz="0" w:space="0" w:color="auto"/>
        <w:right w:val="none" w:sz="0" w:space="0" w:color="auto"/>
      </w:divBdr>
    </w:div>
    <w:div w:id="1762988591">
      <w:bodyDiv w:val="1"/>
      <w:marLeft w:val="0"/>
      <w:marRight w:val="0"/>
      <w:marTop w:val="0"/>
      <w:marBottom w:val="0"/>
      <w:divBdr>
        <w:top w:val="none" w:sz="0" w:space="0" w:color="auto"/>
        <w:left w:val="none" w:sz="0" w:space="0" w:color="auto"/>
        <w:bottom w:val="none" w:sz="0" w:space="0" w:color="auto"/>
        <w:right w:val="none" w:sz="0" w:space="0" w:color="auto"/>
      </w:divBdr>
    </w:div>
    <w:div w:id="1821457168">
      <w:bodyDiv w:val="1"/>
      <w:marLeft w:val="0"/>
      <w:marRight w:val="0"/>
      <w:marTop w:val="0"/>
      <w:marBottom w:val="0"/>
      <w:divBdr>
        <w:top w:val="none" w:sz="0" w:space="0" w:color="auto"/>
        <w:left w:val="none" w:sz="0" w:space="0" w:color="auto"/>
        <w:bottom w:val="none" w:sz="0" w:space="0" w:color="auto"/>
        <w:right w:val="none" w:sz="0" w:space="0" w:color="auto"/>
      </w:divBdr>
    </w:div>
    <w:div w:id="1873490866">
      <w:bodyDiv w:val="1"/>
      <w:marLeft w:val="0"/>
      <w:marRight w:val="0"/>
      <w:marTop w:val="0"/>
      <w:marBottom w:val="0"/>
      <w:divBdr>
        <w:top w:val="none" w:sz="0" w:space="0" w:color="auto"/>
        <w:left w:val="none" w:sz="0" w:space="0" w:color="auto"/>
        <w:bottom w:val="none" w:sz="0" w:space="0" w:color="auto"/>
        <w:right w:val="none" w:sz="0" w:space="0" w:color="auto"/>
      </w:divBdr>
    </w:div>
    <w:div w:id="2088576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E.M.A.Hensor@leeds.ac.uk"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Petr.Otahal@utas.edu.au"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P.Conaghan@leeds.ac.uk" TargetMode="External"/><Relationship Id="rId20" Type="http://schemas.microsoft.com/office/2011/relationships/people" Target="people.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hyperlink" Target="mailto:Laura.Laslett@utas.edu.au" TargetMode="External"/><Relationship Id="rId5" Type="http://schemas.openxmlformats.org/officeDocument/2006/relationships/styles" Target="styles.xml"/><Relationship Id="rId15" Type="http://schemas.openxmlformats.org/officeDocument/2006/relationships/hyperlink" Target="mailto:P.Conaghan@leeds.ac.uk"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hyperlink" Target="mailto:S.R.Kingsbury@leed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A06FA7-DD0E-4270-9B70-2710DB2BB8BB}">
  <ds:schemaRefs>
    <ds:schemaRef ds:uri="http://schemas.openxmlformats.org/officeDocument/2006/bibliography"/>
  </ds:schemaRefs>
</ds:datastoreItem>
</file>

<file path=customXml/itemProps2.xml><?xml version="1.0" encoding="utf-8"?>
<ds:datastoreItem xmlns:ds="http://schemas.openxmlformats.org/officeDocument/2006/customXml" ds:itemID="{CEA62C3D-ACC2-4C93-A05F-C01299F7F702}">
  <ds:schemaRefs>
    <ds:schemaRef ds:uri="http://schemas.openxmlformats.org/officeDocument/2006/bibliography"/>
  </ds:schemaRefs>
</ds:datastoreItem>
</file>

<file path=customXml/itemProps3.xml><?xml version="1.0" encoding="utf-8"?>
<ds:datastoreItem xmlns:ds="http://schemas.openxmlformats.org/officeDocument/2006/customXml" ds:itemID="{050C3A16-B0BC-43FE-96FA-813CEEA6F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8</Pages>
  <Words>7577</Words>
  <Characters>43192</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50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Laslett</dc:creator>
  <cp:keywords/>
  <dc:description/>
  <cp:lastModifiedBy>Philip Conaghan</cp:lastModifiedBy>
  <cp:revision>13</cp:revision>
  <cp:lastPrinted>2014-11-25T03:20:00Z</cp:lastPrinted>
  <dcterms:created xsi:type="dcterms:W3CDTF">2016-03-12T06:25:00Z</dcterms:created>
  <dcterms:modified xsi:type="dcterms:W3CDTF">2016-05-14T02:08:00Z</dcterms:modified>
</cp:coreProperties>
</file>